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656FD5" w14:textId="77777777" w:rsidR="00A05110" w:rsidRDefault="00A05110" w:rsidP="00A05110">
      <w:pPr>
        <w:tabs>
          <w:tab w:val="left" w:pos="1843"/>
        </w:tabs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</w:t>
      </w:r>
      <w:r>
        <w:rPr>
          <w:rFonts w:ascii="Times New Roman" w:hAnsi="Times New Roman" w:cs="Times New Roman"/>
          <w:b/>
          <w:bCs/>
          <w:sz w:val="24"/>
          <w:szCs w:val="24"/>
        </w:rPr>
        <w:t>AFTAR PUSTAKA</w: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</w:p>
    <w:p w14:paraId="16802D6D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0" w:name="_Hlk142208755"/>
      <w:r>
        <w:rPr>
          <w:rFonts w:ascii="Times New Roman" w:hAnsi="Times New Roman" w:cs="Times New Roman"/>
          <w:noProof/>
          <w:sz w:val="24"/>
          <w:szCs w:val="24"/>
        </w:rPr>
        <w:t>Abdullah Nandiyah (2019). Mengenal anak berkebutuhan khusus: Jurnal Magistara, (1-10).</w:t>
      </w:r>
    </w:p>
    <w:bookmarkEnd w:id="0"/>
    <w:p w14:paraId="4E5B696A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ridiya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et al</w:t>
      </w:r>
      <w:r>
        <w:rPr>
          <w:rFonts w:ascii="Times New Roman" w:hAnsi="Times New Roman" w:cs="Times New Roman"/>
          <w:sz w:val="24"/>
          <w:szCs w:val="24"/>
        </w:rPr>
        <w:t>. (2019). Faktor-faktor ya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Mempengaruhi Kejadian Stunting Pada Anak Balita di Wilayah Pedesan dan Perkotaa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(The Faktors Affecring Stunting on Toddlers in Rural and Urban Areas). Jurnal Pustaka Kesehat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(3). </w:t>
      </w:r>
      <w:hyperlink r:id="rId7" w:history="1">
        <w:r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1007/s11746-013-2330-4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23E7F7E7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sri, et al. 2021. “Dietary Diversity, Dietary Patterns and Dietary Intake Are Associated with Stunted Children in Jeneponto District, Indonesia.” Gaceta Sanitaria 35: S483–86.</w:t>
      </w:r>
    </w:p>
    <w:p w14:paraId="151E1E14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s Salirawati. 2019. Percaya Diri, Keingintahuan, dan Berjiwa Wirausaha: Tiga Karakter Penting Bagi Peserta Didik. Jurnal Pendidikan Karakter, (Nomor II tahun 2). Hlm 218-219.</w:t>
      </w:r>
    </w:p>
    <w:p w14:paraId="3F74B1D8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rieda Mangunsong (2019). Psikologi dan Pendidikan Anak Berkebutuhan Khusus. Jakarta: Erlangga.</w:t>
      </w:r>
    </w:p>
    <w:p w14:paraId="7AD7775E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Icha Sammy Pratiwi , Maufur , Hanung Sudibyo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ulon","given":"Debong","non-dropping-particle":"","parse-names":false,"suffix":""},{"dropping-particle":"","family":"Tegal","given":"Kecamatan","non-dropping-particle":"","parse-names":false,"suffix":""},{"dropping-particle":"","family":"Kota","given":"Selatan","non-dropping-particle":"","parse-names":false,"suffix":""},{"dropping-particle":"","family":"Tahun","given":"Tegal","non-dropping-particle":"","parse-names":false,"suffix":""}],"id":"ITEM-1","issued":{"date-parts":[["2022"]]},"page":"257-262","title":"Seminar nasional bimbingan dan konseling 2022","type":"article-journal"},"uris":["http://www.mendeley.com/documents/?uuid=051dfdd9-6fac-4b65-8657-28fe25ac60a6"]}],"mendeley":{"formattedCitation":"(Kulon et al. 2022)","plainTextFormattedCitation":"(Kulon et al. 2022)","previouslyFormattedCitation":"(Kulon et al. 202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Kulon et al. 20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Kulon, Debong, Kecamatan Tegal, Selatan Kota, and Tegal Tahun. 2022. "Seminar Nasional Bimbingan Dan Konseling 2022." 257-62.</w:t>
      </w:r>
    </w:p>
    <w:p w14:paraId="370B516D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uster, P. 2019. Test Kepribadian (terjemahan Cecilia, G. Sumekto). Yokyakarta. Kanisius, 9</w:t>
      </w:r>
    </w:p>
    <w:p w14:paraId="483F9B3D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rdi Fitri,  (2021). Faktor Penyebab Anak Berkebutuhan Khusus Dan Klafisikasi Abk. Bunayya: Jurnal Pendidikan Anak, 7(2), 40. </w:t>
      </w:r>
      <w:hyperlink r:id="rId8" w:history="1">
        <w:r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22373/bunayya.v7i2.10424</w:t>
        </w:r>
      </w:hyperlink>
    </w:p>
    <w:p w14:paraId="4B33486E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hamad Mutakin (2022). Rancang Bangun Sistem Informasi Pendataan dan Monitoring Tumbuh Kembang Anak sebagai Upaya Pencegahan Stunting Desa Kota Pari: Jurnal Nasional Teknologi computer 2 (4), 192-196.</w:t>
      </w:r>
    </w:p>
    <w:p w14:paraId="096E7290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Quamme and Iversen. 2022. “Prevalence of Child Stunting in Sub-Saharan Africa </w:t>
      </w:r>
      <w:r>
        <w:rPr>
          <w:rFonts w:ascii="Times New Roman" w:hAnsi="Times New Roman" w:cs="Times New Roman"/>
          <w:sz w:val="24"/>
          <w:szCs w:val="24"/>
        </w:rPr>
        <w:lastRenderedPageBreak/>
        <w:t>and Its Risk Factors.” Clinical Nutrition Open Science 42: 49–61.</w:t>
      </w:r>
    </w:p>
    <w:p w14:paraId="6D2DC68A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oediger, Taylor Hendrixson, and Manary. 2020. “A Roadmap to Reduce Stunting.” American Journal of Clinical Nutrition 112: 773S-776S.</w:t>
      </w:r>
    </w:p>
    <w:p w14:paraId="1026A03C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ndra Fikawati dkk (2023) Cegah Stunting itu Penting: Uwais Inspirasi Indonesia (1-10)</w:t>
      </w:r>
    </w:p>
    <w:p w14:paraId="34DDDA44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nggih D. Gunarsa, Psikologi Untuk Membimbing, Jakarta: Libri PT BPK Gunung Mulia, 2018.</w:t>
      </w:r>
    </w:p>
    <w:p w14:paraId="3E0B2C95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giyono. 2019. Metode Penelitian Kuantitatif Kualitatif dan R&amp;D. Bandung: ALFABETA.</w:t>
      </w:r>
    </w:p>
    <w:p w14:paraId="4DBA2DB7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Zulfriadi Tanjung &amp; Sinta Huri Amelia. (2019). Menumbuhkan Kepercayaan Diri Siswa. JRTI (Jurnal Riset Tindakan Indonesia), 2(2), 2-4. https://doi.org/10.29210/3003205000</w:t>
      </w:r>
    </w:p>
    <w:p w14:paraId="7A789A4C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riningtyas, D. A. (2020). Studi Kasus Tentang Rasa Percaya Diri, Faktor Penyebabnya Dan Upaya Memperbaiki Dengan Menggunakan Konseling Individual. Counsellia: Jurnal Bimbingan Dan Konseling, 3(21). https://doi.org/10.25273/counsellia.v3i1.239</w:t>
      </w:r>
    </w:p>
    <w:p w14:paraId="7FC4471F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ri S. Mildawani MA (2018) Membangun kepercayaan diri. Jakarta Timur: Lestari Kiranatama.</w:t>
      </w:r>
    </w:p>
    <w:p w14:paraId="27E977A9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HO. 2014. Global Nutrition Targets 2025 Stunting Policy Brief. Switzerland</w:t>
      </w:r>
    </w:p>
    <w:p w14:paraId="42A04A90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Yamin (2022). Metodologi Penelitian: Global Eskekutif Teknologi (156).</w:t>
      </w:r>
    </w:p>
    <w:p w14:paraId="1A594AAF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Yanti, dkk. (2020). Faktor Penyebab Stunting Pada Anak: Tinjauan Literatur. REAL in Nursing Journal, 3(1-10). https://doi.org/10.32883/rnj.v3i1.447</w:t>
      </w:r>
    </w:p>
    <w:p w14:paraId="6E92E347" w14:textId="77777777" w:rsidR="00A05110" w:rsidRDefault="00A05110" w:rsidP="00A0511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426147B" w14:textId="77777777" w:rsidR="00A05110" w:rsidRDefault="00A05110" w:rsidP="00A05110">
      <w:pPr>
        <w:spacing w:after="0" w:line="360" w:lineRule="auto"/>
        <w:rPr>
          <w:rFonts w:ascii="Times New Roman" w:hAnsi="Times New Roman" w:cs="Times New Roman"/>
          <w:noProof/>
          <w:sz w:val="24"/>
          <w:szCs w:val="24"/>
        </w:rPr>
        <w:sectPr w:rsidR="00A05110" w:rsidSect="00E172E7">
          <w:headerReference w:type="default" r:id="rId9"/>
          <w:footerReference w:type="first" r:id="rId10"/>
          <w:pgSz w:w="11906" w:h="16838"/>
          <w:pgMar w:top="2268" w:right="1701" w:bottom="1701" w:left="2268" w:header="680" w:footer="737" w:gutter="0"/>
          <w:pgNumType w:start="64"/>
          <w:cols w:space="720"/>
          <w:titlePg/>
          <w:docGrid w:linePitch="299"/>
        </w:sectPr>
      </w:pPr>
    </w:p>
    <w:p w14:paraId="555D84BF" w14:textId="77777777" w:rsidR="00A05110" w:rsidRDefault="00A05110" w:rsidP="00A05110">
      <w:pPr>
        <w:pStyle w:val="ListParagraph"/>
        <w:spacing w:before="24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FBA6DF9" w14:textId="77777777" w:rsidR="00A05110" w:rsidRDefault="00A05110" w:rsidP="00A05110">
      <w:pPr>
        <w:pStyle w:val="ListParagraph"/>
        <w:spacing w:before="24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E19DA73" w14:textId="77777777" w:rsidR="00A05110" w:rsidRDefault="00A05110" w:rsidP="00A05110">
      <w:pPr>
        <w:pStyle w:val="ListParagraph"/>
        <w:spacing w:before="240" w:line="480" w:lineRule="auto"/>
        <w:ind w:firstLine="720"/>
        <w:jc w:val="center"/>
        <w:rPr>
          <w:rFonts w:ascii="Times New Roman" w:hAnsi="Times New Roman" w:cs="Times New Roman"/>
          <w:b/>
          <w:sz w:val="96"/>
          <w:szCs w:val="96"/>
        </w:rPr>
      </w:pPr>
    </w:p>
    <w:p w14:paraId="30DE4452" w14:textId="77777777" w:rsidR="00A05110" w:rsidRDefault="00A05110" w:rsidP="00A05110">
      <w:pPr>
        <w:spacing w:before="240" w:line="480" w:lineRule="auto"/>
        <w:rPr>
          <w:rFonts w:ascii="Times New Roman" w:hAnsi="Times New Roman" w:cs="Times New Roman"/>
          <w:b/>
          <w:sz w:val="96"/>
          <w:szCs w:val="96"/>
        </w:rPr>
      </w:pPr>
    </w:p>
    <w:p w14:paraId="59EFCFC2" w14:textId="77777777" w:rsidR="00A05110" w:rsidRDefault="00A05110" w:rsidP="00A05110">
      <w:pPr>
        <w:tabs>
          <w:tab w:val="left" w:pos="6390"/>
        </w:tabs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96"/>
          <w:szCs w:val="96"/>
        </w:rPr>
        <w:t>LAMPIRAN</w:t>
      </w:r>
    </w:p>
    <w:p w14:paraId="60023ABD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924D71F" w14:textId="77777777" w:rsidR="00A05110" w:rsidRDefault="00A05110" w:rsidP="00A0511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3B85474" w14:textId="77777777" w:rsidR="00A05110" w:rsidRDefault="00A05110" w:rsidP="00A0511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13D5FE2" w14:textId="77777777" w:rsidR="00A05110" w:rsidRDefault="00A05110" w:rsidP="00A0511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E399FB1" w14:textId="77777777" w:rsidR="00A05110" w:rsidRDefault="00A05110" w:rsidP="00A0511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600CD5F" w14:textId="77777777" w:rsidR="00A05110" w:rsidRDefault="00A05110" w:rsidP="00A0511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540B8F1" w14:textId="30D776C3" w:rsidR="00A05110" w:rsidRDefault="00A05110" w:rsidP="00A0511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1</w:t>
      </w:r>
    </w:p>
    <w:p w14:paraId="6F03C0DA" w14:textId="77777777" w:rsidR="00A05110" w:rsidRDefault="00A05110" w:rsidP="00A0511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of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</w:p>
    <w:p w14:paraId="7E0A5A16" w14:textId="77777777" w:rsidR="00A05110" w:rsidRDefault="00A05110" w:rsidP="00A05110">
      <w:pPr>
        <w:pStyle w:val="ListParagraph"/>
        <w:numPr>
          <w:ilvl w:val="4"/>
          <w:numId w:val="1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ta Primer</w:t>
      </w:r>
    </w:p>
    <w:p w14:paraId="6E2EF799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: MP</w:t>
      </w:r>
    </w:p>
    <w:p w14:paraId="1ADDA14B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gama: Islam</w:t>
      </w:r>
    </w:p>
    <w:p w14:paraId="438185B3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sz w:val="24"/>
          <w:szCs w:val="24"/>
        </w:rPr>
        <w:t>: Tegal, 7 Mei 2008</w:t>
      </w:r>
    </w:p>
    <w:p w14:paraId="5AF2FA7E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ak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>: 1</w:t>
      </w:r>
    </w:p>
    <w:p w14:paraId="3680A524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enis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>
        <w:rPr>
          <w:rFonts w:ascii="Times New Roman" w:hAnsi="Times New Roman" w:cs="Times New Roman"/>
          <w:sz w:val="24"/>
          <w:szCs w:val="24"/>
        </w:rPr>
        <w:t>: Perempuan</w:t>
      </w:r>
    </w:p>
    <w:p w14:paraId="004C291A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amat: </w:t>
      </w:r>
      <w:proofErr w:type="spellStart"/>
      <w:r>
        <w:rPr>
          <w:rFonts w:ascii="Times New Roman" w:hAnsi="Times New Roman" w:cs="Times New Roman"/>
          <w:sz w:val="24"/>
          <w:szCs w:val="24"/>
        </w:rPr>
        <w:t>Jl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ultan </w:t>
      </w:r>
      <w:proofErr w:type="spellStart"/>
      <w:r>
        <w:rPr>
          <w:rFonts w:ascii="Times New Roman" w:hAnsi="Times New Roman" w:cs="Times New Roman"/>
          <w:sz w:val="24"/>
          <w:szCs w:val="24"/>
        </w:rPr>
        <w:t>Hasanud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ng </w:t>
      </w:r>
      <w:proofErr w:type="spellStart"/>
      <w:r>
        <w:rPr>
          <w:rFonts w:ascii="Times New Roman" w:hAnsi="Times New Roman" w:cs="Times New Roman"/>
          <w:sz w:val="24"/>
          <w:szCs w:val="24"/>
        </w:rPr>
        <w:t>uj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non</w:t>
      </w:r>
      <w:proofErr w:type="spellEnd"/>
    </w:p>
    <w:p w14:paraId="04D187D1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al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>: SMP N 19 Tegal</w:t>
      </w:r>
    </w:p>
    <w:p w14:paraId="75540755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33AA4F1D" w14:textId="77777777" w:rsidR="00A05110" w:rsidRDefault="00A05110" w:rsidP="00A05110">
      <w:pPr>
        <w:pStyle w:val="ListParagraph"/>
        <w:numPr>
          <w:ilvl w:val="4"/>
          <w:numId w:val="1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</w:t>
      </w:r>
    </w:p>
    <w:p w14:paraId="27A9C934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 Ibu: N</w:t>
      </w:r>
    </w:p>
    <w:p w14:paraId="3798962D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 Ayah:  C (</w:t>
      </w:r>
      <w:proofErr w:type="spellStart"/>
      <w:r>
        <w:rPr>
          <w:rFonts w:ascii="Times New Roman" w:hAnsi="Times New Roman" w:cs="Times New Roman"/>
          <w:sz w:val="24"/>
          <w:szCs w:val="24"/>
        </w:rPr>
        <w:t>alm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73C5FE5B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enis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>
        <w:rPr>
          <w:rFonts w:ascii="Times New Roman" w:hAnsi="Times New Roman" w:cs="Times New Roman"/>
          <w:sz w:val="24"/>
          <w:szCs w:val="24"/>
        </w:rPr>
        <w:t>: Perempuan</w:t>
      </w:r>
    </w:p>
    <w:p w14:paraId="0DBBEA3D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sz w:val="24"/>
          <w:szCs w:val="24"/>
        </w:rPr>
        <w:t>: Tegal, 27 Januari 1984</w:t>
      </w:r>
    </w:p>
    <w:p w14:paraId="7D15DF54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gama: Islam</w:t>
      </w:r>
    </w:p>
    <w:p w14:paraId="4B258A0F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Pedagang</w:t>
      </w:r>
      <w:proofErr w:type="spellEnd"/>
    </w:p>
    <w:p w14:paraId="7A2E34B1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amat: </w:t>
      </w:r>
      <w:proofErr w:type="spellStart"/>
      <w:r>
        <w:rPr>
          <w:rFonts w:ascii="Times New Roman" w:hAnsi="Times New Roman" w:cs="Times New Roman"/>
          <w:sz w:val="24"/>
          <w:szCs w:val="24"/>
        </w:rPr>
        <w:t>Jl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ultan </w:t>
      </w:r>
      <w:proofErr w:type="spellStart"/>
      <w:r>
        <w:rPr>
          <w:rFonts w:ascii="Times New Roman" w:hAnsi="Times New Roman" w:cs="Times New Roman"/>
          <w:sz w:val="24"/>
          <w:szCs w:val="24"/>
        </w:rPr>
        <w:t>Hasanud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ng </w:t>
      </w:r>
      <w:proofErr w:type="spellStart"/>
      <w:r>
        <w:rPr>
          <w:rFonts w:ascii="Times New Roman" w:hAnsi="Times New Roman" w:cs="Times New Roman"/>
          <w:sz w:val="24"/>
          <w:szCs w:val="24"/>
        </w:rPr>
        <w:t>uj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non</w:t>
      </w:r>
      <w:proofErr w:type="spellEnd"/>
    </w:p>
    <w:p w14:paraId="59A862EF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2BE855C0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0B2E61F2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0D70476D" w14:textId="77777777" w:rsidR="00A05110" w:rsidRDefault="00A05110" w:rsidP="00A0511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2770D127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 w:rsidSect="00E172E7">
          <w:headerReference w:type="default" r:id="rId11"/>
          <w:footerReference w:type="first" r:id="rId12"/>
          <w:pgSz w:w="11906" w:h="16838"/>
          <w:pgMar w:top="2268" w:right="1701" w:bottom="1701" w:left="2268" w:header="708" w:footer="708" w:gutter="0"/>
          <w:cols w:space="720"/>
          <w:titlePg/>
          <w:docGrid w:linePitch="299"/>
        </w:sectPr>
      </w:pPr>
    </w:p>
    <w:p w14:paraId="2E14939F" w14:textId="77777777" w:rsidR="00A05110" w:rsidRDefault="00A05110" w:rsidP="00A05110">
      <w:pPr>
        <w:pStyle w:val="ListParagraph"/>
        <w:numPr>
          <w:ilvl w:val="4"/>
          <w:numId w:val="1"/>
        </w:numPr>
        <w:spacing w:line="48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</w:t>
      </w:r>
    </w:p>
    <w:p w14:paraId="666FF50E" w14:textId="77777777" w:rsidR="00A05110" w:rsidRDefault="00A05110" w:rsidP="00A05110">
      <w:pPr>
        <w:pStyle w:val="ListParagraph"/>
        <w:tabs>
          <w:tab w:val="left" w:pos="633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ma: </w:t>
      </w:r>
      <w:proofErr w:type="spellStart"/>
      <w:r>
        <w:rPr>
          <w:rFonts w:ascii="Times New Roman" w:hAnsi="Times New Roman" w:cs="Times New Roman"/>
          <w:sz w:val="24"/>
          <w:szCs w:val="24"/>
        </w:rPr>
        <w:t>Drs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ge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di W</w:t>
      </w:r>
    </w:p>
    <w:p w14:paraId="70190010" w14:textId="77777777" w:rsidR="00A05110" w:rsidRDefault="00A05110" w:rsidP="00A05110">
      <w:pPr>
        <w:pStyle w:val="ListParagraph"/>
        <w:tabs>
          <w:tab w:val="left" w:pos="633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>: PNS Guru BK di SMP 19 Tegal</w:t>
      </w:r>
    </w:p>
    <w:p w14:paraId="0A2447D3" w14:textId="77777777" w:rsidR="00A05110" w:rsidRDefault="00A05110" w:rsidP="00A05110">
      <w:pPr>
        <w:pStyle w:val="ListParagraph"/>
        <w:tabs>
          <w:tab w:val="left" w:pos="633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enis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>
        <w:rPr>
          <w:rFonts w:ascii="Times New Roman" w:hAnsi="Times New Roman" w:cs="Times New Roman"/>
          <w:sz w:val="24"/>
          <w:szCs w:val="24"/>
        </w:rPr>
        <w:t>: Laki-</w:t>
      </w:r>
      <w:proofErr w:type="spellStart"/>
      <w:r>
        <w:rPr>
          <w:rFonts w:ascii="Times New Roman" w:hAnsi="Times New Roman" w:cs="Times New Roman"/>
          <w:sz w:val="24"/>
          <w:szCs w:val="24"/>
        </w:rPr>
        <w:t>laki</w:t>
      </w:r>
      <w:proofErr w:type="spellEnd"/>
    </w:p>
    <w:p w14:paraId="2CE40D3F" w14:textId="77777777" w:rsidR="00A05110" w:rsidRDefault="00A05110" w:rsidP="00A05110">
      <w:pPr>
        <w:pStyle w:val="ListParagraph"/>
        <w:tabs>
          <w:tab w:val="left" w:pos="633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gama: Islam</w:t>
      </w:r>
    </w:p>
    <w:p w14:paraId="43DCE814" w14:textId="77777777" w:rsidR="00A05110" w:rsidRDefault="00A05110" w:rsidP="00A05110">
      <w:pPr>
        <w:pStyle w:val="ListParagraph"/>
        <w:tabs>
          <w:tab w:val="left" w:pos="633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CC017F8" w14:textId="77777777" w:rsidR="00A05110" w:rsidRDefault="00A05110" w:rsidP="00A05110">
      <w:pPr>
        <w:pStyle w:val="ListParagraph"/>
        <w:spacing w:line="480" w:lineRule="auto"/>
        <w:ind w:left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 2</w:t>
      </w:r>
    </w:p>
    <w:p w14:paraId="40642A42" w14:textId="77777777" w:rsidR="00A05110" w:rsidRDefault="00A05110" w:rsidP="00A05110">
      <w:pPr>
        <w:pStyle w:val="ListParagraph"/>
        <w:spacing w:line="48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</w:t>
      </w:r>
    </w:p>
    <w:tbl>
      <w:tblPr>
        <w:tblStyle w:val="TableGrid"/>
        <w:tblW w:w="0" w:type="auto"/>
        <w:tblInd w:w="1242" w:type="dxa"/>
        <w:tblLook w:val="04A0" w:firstRow="1" w:lastRow="0" w:firstColumn="1" w:lastColumn="0" w:noHBand="0" w:noVBand="1"/>
      </w:tblPr>
      <w:tblGrid>
        <w:gridCol w:w="851"/>
        <w:gridCol w:w="1563"/>
        <w:gridCol w:w="4253"/>
      </w:tblGrid>
      <w:tr w:rsidR="00A05110" w14:paraId="1E288C6B" w14:textId="77777777" w:rsidTr="00A05110"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B60369" w14:textId="77777777" w:rsidR="00A05110" w:rsidRDefault="00A05110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ADC064" w14:textId="77777777" w:rsidR="00A05110" w:rsidRDefault="00A05110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esponden</w:t>
            </w:r>
            <w:proofErr w:type="spellEnd"/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BA8FB9" w14:textId="77777777" w:rsidR="00A05110" w:rsidRDefault="00A05110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uti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tanyaan</w:t>
            </w:r>
            <w:proofErr w:type="spellEnd"/>
          </w:p>
        </w:tc>
      </w:tr>
      <w:tr w:rsidR="00A05110" w14:paraId="56FDCCF2" w14:textId="77777777" w:rsidTr="00A05110"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9FA10B" w14:textId="77777777" w:rsidR="00A05110" w:rsidRDefault="00A05110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F1D100" w14:textId="77777777" w:rsidR="00A05110" w:rsidRDefault="00A05110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ebu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hus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Stunting)</w:t>
            </w: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EBDB12" w14:textId="77777777" w:rsidR="00A05110" w:rsidRDefault="00A05110" w:rsidP="0087376E">
            <w:pPr>
              <w:pStyle w:val="ListParagraph"/>
              <w:numPr>
                <w:ilvl w:val="0"/>
                <w:numId w:val="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im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ga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an-te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284014DC" w14:textId="77777777" w:rsidR="00A05110" w:rsidRDefault="00A05110" w:rsidP="0087376E">
            <w:pPr>
              <w:pStyle w:val="ListParagraph"/>
              <w:numPr>
                <w:ilvl w:val="0"/>
                <w:numId w:val="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iku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elaj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ari-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3D6D1529" w14:textId="77777777" w:rsidR="00A05110" w:rsidRDefault="00A05110" w:rsidP="0087376E">
            <w:pPr>
              <w:pStyle w:val="ListParagraph"/>
              <w:numPr>
                <w:ilvl w:val="0"/>
                <w:numId w:val="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im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ub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an-te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1CD1AC8C" w14:textId="77777777" w:rsidR="00A05110" w:rsidRDefault="00A05110" w:rsidP="0087376E">
            <w:pPr>
              <w:pStyle w:val="ListParagraph"/>
              <w:numPr>
                <w:ilvl w:val="0"/>
                <w:numId w:val="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c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ga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32D54ADB" w14:textId="77777777" w:rsidR="00A05110" w:rsidRDefault="00A05110" w:rsidP="0087376E">
            <w:pPr>
              <w:pStyle w:val="ListParagraph"/>
              <w:numPr>
                <w:ilvl w:val="0"/>
                <w:numId w:val="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g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nju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nj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ercay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nju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jenj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ng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3BA57ECA" w14:textId="77777777" w:rsidR="00A05110" w:rsidRDefault="00A0511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</w:tr>
    </w:tbl>
    <w:p w14:paraId="61AC3747" w14:textId="77777777" w:rsidR="00A05110" w:rsidRDefault="00A05110" w:rsidP="00A05110">
      <w:pPr>
        <w:pStyle w:val="ListParagraph"/>
        <w:spacing w:line="480" w:lineRule="auto"/>
        <w:ind w:left="567"/>
        <w:jc w:val="both"/>
        <w:rPr>
          <w:rFonts w:ascii="Times New Roman" w:hAnsi="Times New Roman" w:cs="Times New Roman"/>
          <w:sz w:val="24"/>
          <w:szCs w:val="24"/>
          <w:lang w:bidi="th-TH"/>
        </w:rPr>
      </w:pPr>
    </w:p>
    <w:p w14:paraId="26D1970E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519CBC04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tbl>
      <w:tblPr>
        <w:tblStyle w:val="TableGrid"/>
        <w:tblW w:w="0" w:type="auto"/>
        <w:tblInd w:w="1242" w:type="dxa"/>
        <w:tblLook w:val="04A0" w:firstRow="1" w:lastRow="0" w:firstColumn="1" w:lastColumn="0" w:noHBand="0" w:noVBand="1"/>
      </w:tblPr>
      <w:tblGrid>
        <w:gridCol w:w="851"/>
        <w:gridCol w:w="1559"/>
        <w:gridCol w:w="4253"/>
      </w:tblGrid>
      <w:tr w:rsidR="00A05110" w14:paraId="21B38C2A" w14:textId="77777777" w:rsidTr="00A05110"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E5CDAF" w14:textId="77777777" w:rsidR="00A05110" w:rsidRDefault="00A05110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105915" w14:textId="77777777" w:rsidR="00A05110" w:rsidRDefault="00A05110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uru BK SMP N 19 Tegal</w:t>
            </w: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3688C5" w14:textId="77777777" w:rsidR="00A05110" w:rsidRDefault="00A05110" w:rsidP="0087376E">
            <w:pPr>
              <w:pStyle w:val="ListParagraph"/>
              <w:numPr>
                <w:ilvl w:val="0"/>
                <w:numId w:val="3"/>
              </w:num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im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r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ga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ebu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hus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stunting)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9D?</w:t>
            </w:r>
          </w:p>
          <w:p w14:paraId="1429B713" w14:textId="77777777" w:rsidR="00A05110" w:rsidRDefault="00A05110" w:rsidP="0087376E">
            <w:pPr>
              <w:pStyle w:val="ListParagraph"/>
              <w:numPr>
                <w:ilvl w:val="0"/>
                <w:numId w:val="3"/>
              </w:num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ercay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uk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1F610EA6" w14:textId="77777777" w:rsidR="00A05110" w:rsidRDefault="00A05110" w:rsidP="0087376E">
            <w:pPr>
              <w:pStyle w:val="ListParagraph"/>
              <w:numPr>
                <w:ilvl w:val="0"/>
                <w:numId w:val="3"/>
              </w:num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im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gau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as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697BB95D" w14:textId="77777777" w:rsidR="00A05110" w:rsidRDefault="00A05110" w:rsidP="0087376E">
            <w:pPr>
              <w:pStyle w:val="ListParagraph"/>
              <w:numPr>
                <w:ilvl w:val="0"/>
                <w:numId w:val="3"/>
              </w:num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im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ga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ang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ercay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4A83146E" w14:textId="77777777" w:rsidR="00A05110" w:rsidRDefault="00A05110" w:rsidP="0087376E">
            <w:pPr>
              <w:pStyle w:val="ListParagraph"/>
              <w:numPr>
                <w:ilvl w:val="0"/>
                <w:numId w:val="3"/>
              </w:num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im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omun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mu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uru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</w:tc>
      </w:tr>
    </w:tbl>
    <w:p w14:paraId="0014F6B0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tbl>
      <w:tblPr>
        <w:tblStyle w:val="TableGrid"/>
        <w:tblW w:w="0" w:type="auto"/>
        <w:tblInd w:w="1242" w:type="dxa"/>
        <w:tblLook w:val="04A0" w:firstRow="1" w:lastRow="0" w:firstColumn="1" w:lastColumn="0" w:noHBand="0" w:noVBand="1"/>
      </w:tblPr>
      <w:tblGrid>
        <w:gridCol w:w="851"/>
        <w:gridCol w:w="1559"/>
        <w:gridCol w:w="4253"/>
      </w:tblGrid>
      <w:tr w:rsidR="00A05110" w14:paraId="5B215838" w14:textId="77777777" w:rsidTr="00A05110"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485FBB" w14:textId="77777777" w:rsidR="00A05110" w:rsidRDefault="00A05110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.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8D5FB3" w14:textId="77777777" w:rsidR="00A05110" w:rsidRDefault="00A05110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r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/Ib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tunting</w:t>
            </w: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9D4A8B" w14:textId="77777777" w:rsidR="00A05110" w:rsidRDefault="00A05110" w:rsidP="0087376E">
            <w:pPr>
              <w:pStyle w:val="ListParagraph"/>
              <w:numPr>
                <w:ilvl w:val="0"/>
                <w:numId w:val="4"/>
              </w:num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im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sosialis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ingk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m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15417B48" w14:textId="77777777" w:rsidR="00A05110" w:rsidRDefault="00A05110" w:rsidP="0087376E">
            <w:pPr>
              <w:pStyle w:val="ListParagraph"/>
              <w:numPr>
                <w:ilvl w:val="0"/>
                <w:numId w:val="4"/>
              </w:num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tah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masal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ja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0C234942" w14:textId="77777777" w:rsidR="00A05110" w:rsidRDefault="00A05110" w:rsidP="0087376E">
            <w:pPr>
              <w:pStyle w:val="ListParagraph"/>
              <w:numPr>
                <w:ilvl w:val="0"/>
                <w:numId w:val="4"/>
              </w:num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im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s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e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tah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pesi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40BE231F" w14:textId="77777777" w:rsidR="00A05110" w:rsidRDefault="00A05110" w:rsidP="0087376E">
            <w:pPr>
              <w:pStyle w:val="ListParagraph"/>
              <w:numPr>
                <w:ilvl w:val="0"/>
                <w:numId w:val="4"/>
              </w:num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im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esp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tang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t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al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nal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5956344D" w14:textId="77777777" w:rsidR="00A05110" w:rsidRDefault="00A05110" w:rsidP="0087376E">
            <w:pPr>
              <w:pStyle w:val="ListParagraph"/>
              <w:numPr>
                <w:ilvl w:val="0"/>
                <w:numId w:val="4"/>
              </w:num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bi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r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ar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r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pecia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u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ana?</w:t>
            </w:r>
          </w:p>
        </w:tc>
      </w:tr>
    </w:tbl>
    <w:p w14:paraId="29424BEA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 3</w:t>
      </w:r>
    </w:p>
    <w:p w14:paraId="6F67153D" w14:textId="77777777" w:rsidR="00A05110" w:rsidRDefault="00A05110" w:rsidP="00A05110">
      <w:pPr>
        <w:pStyle w:val="ListParagraph"/>
        <w:numPr>
          <w:ilvl w:val="0"/>
          <w:numId w:val="5"/>
        </w:num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ta primer</w:t>
      </w:r>
    </w:p>
    <w:p w14:paraId="60A6BF11" w14:textId="77777777" w:rsidR="00A05110" w:rsidRDefault="00A05110" w:rsidP="00A05110">
      <w:pPr>
        <w:pStyle w:val="ListParagraph"/>
        <w:numPr>
          <w:ilvl w:val="0"/>
          <w:numId w:val="6"/>
        </w:num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temu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tam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stunting</w:t>
      </w:r>
    </w:p>
    <w:p w14:paraId="77FCDD64" w14:textId="77777777" w:rsidR="00A05110" w:rsidRDefault="00A05110" w:rsidP="00A05110">
      <w:pPr>
        <w:pStyle w:val="ListParagraph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pa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nt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ny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logny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3AC64CF3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Assalamualai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b</w:t>
      </w:r>
      <w:proofErr w:type="spellEnd"/>
    </w:p>
    <w:p w14:paraId="6482D76C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0A8F3F93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Waalaikums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3486AF1D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n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wi </w:t>
      </w:r>
      <w:proofErr w:type="spellStart"/>
      <w:r>
        <w:rPr>
          <w:rFonts w:ascii="Times New Roman" w:hAnsi="Times New Roman" w:cs="Times New Roman"/>
          <w:sz w:val="24"/>
          <w:szCs w:val="24"/>
        </w:rPr>
        <w:t>Rizka</w:t>
      </w:r>
      <w:proofErr w:type="spellEnd"/>
    </w:p>
    <w:p w14:paraId="2DF8B4AB" w14:textId="77777777" w:rsidR="00A05110" w:rsidRDefault="00A05110" w:rsidP="00A05110">
      <w:pPr>
        <w:pStyle w:val="ListParagraph"/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ovitaningr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p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>
        <w:rPr>
          <w:rFonts w:ascii="Times New Roman" w:hAnsi="Times New Roman" w:cs="Times New Roman"/>
          <w:sz w:val="24"/>
          <w:szCs w:val="24"/>
        </w:rPr>
        <w:t>Pancasa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gal/UPS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gg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z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/Kak </w:t>
      </w:r>
      <w:proofErr w:type="spellStart"/>
      <w:r>
        <w:rPr>
          <w:rFonts w:ascii="Times New Roman" w:hAnsi="Times New Roman" w:cs="Times New Roman"/>
          <w:sz w:val="24"/>
          <w:szCs w:val="24"/>
        </w:rPr>
        <w:t>Riz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yam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937C263" w14:textId="77777777" w:rsidR="00A05110" w:rsidRDefault="00A05110" w:rsidP="00A05110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Iya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zka</w:t>
      </w:r>
      <w:proofErr w:type="spellEnd"/>
    </w:p>
    <w:p w14:paraId="2B2927A2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n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lu</w:t>
      </w:r>
      <w:proofErr w:type="spellEnd"/>
    </w:p>
    <w:p w14:paraId="64E23942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Saya Melani Putri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angg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lani</w:t>
      </w:r>
    </w:p>
    <w:p w14:paraId="55BB76C9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Baik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ya-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13C8E6BF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1D48EC2E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lo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u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11995C6F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Saya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-sa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437BB8E2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7C709688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Ay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alan</w:t>
      </w:r>
      <w:proofErr w:type="spellEnd"/>
    </w:p>
    <w:p w14:paraId="064BD6D9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u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e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67DE4A0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Kalo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u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46B8A4E4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y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349AA5B5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Ka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lasungk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h </w:t>
      </w:r>
      <w:proofErr w:type="spellStart"/>
      <w:r>
        <w:rPr>
          <w:rFonts w:ascii="Times New Roman" w:hAnsi="Times New Roman" w:cs="Times New Roman"/>
          <w:sz w:val="24"/>
          <w:szCs w:val="24"/>
        </w:rPr>
        <w:t>m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</w:p>
    <w:p w14:paraId="2BD3D34B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85DA31C" w14:textId="77777777" w:rsidR="00A05110" w:rsidRDefault="00A05110" w:rsidP="00A05110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Iy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3B475239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DR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Iy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d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hi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binc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,</w:t>
      </w:r>
    </w:p>
    <w:p w14:paraId="3A2A21A9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af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kal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k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d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gangg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D5A18C6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04754F9B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M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Iya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gapapa</w:t>
      </w:r>
      <w:proofErr w:type="spellEnd"/>
    </w:p>
    <w:p w14:paraId="237BA189" w14:textId="77777777" w:rsidR="00A05110" w:rsidRDefault="00A05110" w:rsidP="00A05110">
      <w:pPr>
        <w:pStyle w:val="ListParagraph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nsel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l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y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c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salah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8F0CF66" w14:textId="77777777" w:rsidR="00A05110" w:rsidRDefault="00A05110" w:rsidP="00A05110">
      <w:pPr>
        <w:pStyle w:val="ListParagraph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9515299" w14:textId="77777777" w:rsidR="00A05110" w:rsidRDefault="00A05110" w:rsidP="00A05110">
      <w:pPr>
        <w:pStyle w:val="ListParagraph"/>
        <w:numPr>
          <w:ilvl w:val="0"/>
          <w:numId w:val="6"/>
        </w:num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temu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du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stunting</w:t>
      </w:r>
    </w:p>
    <w:p w14:paraId="2FDA898E" w14:textId="77777777" w:rsidR="00A05110" w:rsidRDefault="00A05110" w:rsidP="00A05110">
      <w:pPr>
        <w:pStyle w:val="ListParagraph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nsel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c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l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bu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l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t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meg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ip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lo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</w:p>
    <w:p w14:paraId="6DDBDB7C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DR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Giman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b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26800827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Baik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k</w:t>
      </w:r>
      <w:proofErr w:type="spellEnd"/>
    </w:p>
    <w:p w14:paraId="18C58D6C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DR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Syukur kal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d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6DCF261F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d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stirahat</w:t>
      </w:r>
      <w:proofErr w:type="spellEnd"/>
    </w:p>
    <w:p w14:paraId="3EF674D0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DR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h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Bel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me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ndir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0FEC2BA7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ndir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ehehe</w:t>
      </w:r>
      <w:proofErr w:type="spellEnd"/>
    </w:p>
    <w:p w14:paraId="72536235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DR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k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nya-t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03EB8278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k</w:t>
      </w:r>
      <w:proofErr w:type="spellEnd"/>
    </w:p>
    <w:p w14:paraId="7CF8E8C4" w14:textId="77777777" w:rsidR="00A05110" w:rsidRDefault="00A05110" w:rsidP="00A0511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Mel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uat </w:t>
      </w:r>
      <w:proofErr w:type="spellStart"/>
      <w:r>
        <w:rPr>
          <w:rFonts w:ascii="Times New Roman" w:hAnsi="Times New Roman" w:cs="Times New Roman"/>
          <w:sz w:val="24"/>
          <w:szCs w:val="24"/>
        </w:rPr>
        <w:t>lanj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 </w:t>
      </w:r>
      <w:proofErr w:type="spellStart"/>
      <w:r>
        <w:rPr>
          <w:rFonts w:ascii="Times New Roman" w:hAnsi="Times New Roman" w:cs="Times New Roman"/>
          <w:sz w:val="24"/>
          <w:szCs w:val="24"/>
        </w:rPr>
        <w:t>sih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7406A9BA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yanya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</w:p>
    <w:p w14:paraId="3EAA2E98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21CA57F6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Terus </w:t>
      </w:r>
      <w:proofErr w:type="spellStart"/>
      <w:r>
        <w:rPr>
          <w:rFonts w:ascii="Times New Roman" w:hAnsi="Times New Roman" w:cs="Times New Roman"/>
          <w:sz w:val="24"/>
          <w:szCs w:val="24"/>
        </w:rPr>
        <w:t>hab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imana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6A9D2A91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Saya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buat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-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</w:p>
    <w:p w14:paraId="2A76F157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30156954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asar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4076835F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Terus </w:t>
      </w:r>
      <w:proofErr w:type="spellStart"/>
      <w:r>
        <w:rPr>
          <w:rFonts w:ascii="Times New Roman" w:hAnsi="Times New Roman" w:cs="Times New Roman"/>
          <w:sz w:val="24"/>
          <w:szCs w:val="24"/>
        </w:rPr>
        <w:t>g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ta-c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j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1D9AB4C5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5315BA90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y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</w:t>
      </w:r>
      <w:proofErr w:type="spellEnd"/>
    </w:p>
    <w:p w14:paraId="03A30DB8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heh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151F26F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Iy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y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heh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endi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g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ja</w:t>
      </w:r>
      <w:proofErr w:type="spellEnd"/>
    </w:p>
    <w:p w14:paraId="5FCE54B4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g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</w:p>
    <w:p w14:paraId="09946911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ratis</w:t>
      </w:r>
    </w:p>
    <w:p w14:paraId="1D8F6554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Hehe </w:t>
      </w:r>
      <w:proofErr w:type="spellStart"/>
      <w:r>
        <w:rPr>
          <w:rFonts w:ascii="Times New Roman" w:hAnsi="Times New Roman" w:cs="Times New Roman"/>
          <w:sz w:val="24"/>
          <w:szCs w:val="24"/>
        </w:rPr>
        <w:t>i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12F0B2E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Iy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j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epan</w:t>
      </w:r>
      <w:proofErr w:type="spellEnd"/>
    </w:p>
    <w:p w14:paraId="24CC9803" w14:textId="77777777" w:rsidR="00A05110" w:rsidRDefault="00A05110" w:rsidP="00A05110">
      <w:pPr>
        <w:pStyle w:val="ListParagraph"/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kalo missal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l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t</w:t>
      </w:r>
    </w:p>
    <w:p w14:paraId="57F07CB0" w14:textId="77777777" w:rsidR="00A05110" w:rsidRDefault="00A05110" w:rsidP="00A05110">
      <w:pPr>
        <w:pStyle w:val="ListParagraph"/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asar</w:t>
      </w:r>
    </w:p>
    <w:p w14:paraId="3FEC3E5C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Iya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h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any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?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h</w:t>
      </w:r>
      <w:proofErr w:type="spellEnd"/>
    </w:p>
    <w:p w14:paraId="652121C4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el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43194DF2" w14:textId="77777777" w:rsidR="00A05110" w:rsidRDefault="00A05110" w:rsidP="00A0511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</w:p>
    <w:p w14:paraId="3CD00C6A" w14:textId="77777777" w:rsidR="00A05110" w:rsidRDefault="00A05110" w:rsidP="00A05110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</w:t>
      </w:r>
      <w:proofErr w:type="spellEnd"/>
    </w:p>
    <w:p w14:paraId="14790DA3" w14:textId="77777777" w:rsidR="00A05110" w:rsidRDefault="00A05110" w:rsidP="00A0511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Iya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-sama</w:t>
      </w:r>
      <w:proofErr w:type="spellEnd"/>
    </w:p>
    <w:p w14:paraId="030CD280" w14:textId="77777777" w:rsidR="00A05110" w:rsidRDefault="00A05110" w:rsidP="00A0511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F43964" w14:textId="77777777" w:rsidR="00A05110" w:rsidRDefault="00A05110" w:rsidP="00A0511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D4A7058" w14:textId="77777777" w:rsidR="00A05110" w:rsidRDefault="00A05110" w:rsidP="00A0511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BC4C798" w14:textId="77777777" w:rsidR="00A05110" w:rsidRDefault="00A05110" w:rsidP="00A05110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7729F412" w14:textId="77777777" w:rsidR="00A05110" w:rsidRDefault="00A05110" w:rsidP="00A05110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Pertemu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tiga</w:t>
      </w:r>
      <w:proofErr w:type="spellEnd"/>
    </w:p>
    <w:p w14:paraId="1F855F6F" w14:textId="77777777" w:rsidR="00A05110" w:rsidRDefault="00A05110" w:rsidP="00A05110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nit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guru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l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l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>
        <w:rPr>
          <w:rFonts w:ascii="Times New Roman" w:hAnsi="Times New Roman" w:cs="Times New Roman"/>
          <w:sz w:val="24"/>
          <w:szCs w:val="24"/>
        </w:rPr>
        <w:t>tak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nya</w:t>
      </w:r>
      <w:proofErr w:type="spellEnd"/>
    </w:p>
    <w:p w14:paraId="5AAAF9C4" w14:textId="77777777" w:rsidR="00A05110" w:rsidRDefault="00A05110" w:rsidP="00A05110">
      <w:pPr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Kamu kalo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6C3CC93D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Ga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cu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/2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oang</w:t>
      </w:r>
      <w:proofErr w:type="spellEnd"/>
    </w:p>
    <w:p w14:paraId="73011EB8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Em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 ga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in </w:t>
      </w:r>
      <w:proofErr w:type="spellStart"/>
      <w:r>
        <w:rPr>
          <w:rFonts w:ascii="Times New Roman" w:hAnsi="Times New Roman" w:cs="Times New Roman"/>
          <w:sz w:val="24"/>
          <w:szCs w:val="24"/>
        </w:rPr>
        <w:t>bare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0D0478E6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he</w:t>
      </w:r>
      <w:proofErr w:type="spellEnd"/>
    </w:p>
    <w:p w14:paraId="7F9ED35C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Kamu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li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h?</w:t>
      </w:r>
    </w:p>
    <w:p w14:paraId="0B1F7F63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Iy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edekin</w:t>
      </w:r>
      <w:proofErr w:type="spellEnd"/>
    </w:p>
    <w:p w14:paraId="5266C252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Tapi kalo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li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4B3996F6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heh</w:t>
      </w:r>
      <w:proofErr w:type="spellEnd"/>
    </w:p>
    <w:p w14:paraId="7B6126AB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Heheh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uk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</w:p>
    <w:p w14:paraId="59155D04" w14:textId="77777777" w:rsidR="00A05110" w:rsidRDefault="00A05110" w:rsidP="00A05110">
      <w:pPr>
        <w:spacing w:line="480" w:lineRule="auto"/>
        <w:ind w:left="851" w:firstLine="58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? Kaya </w:t>
      </w:r>
      <w:proofErr w:type="spellStart"/>
      <w:r>
        <w:rPr>
          <w:rFonts w:ascii="Times New Roman" w:hAnsi="Times New Roman" w:cs="Times New Roman"/>
          <w:sz w:val="24"/>
          <w:szCs w:val="24"/>
        </w:rPr>
        <w:t>Jamb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m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iw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uk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a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</w:p>
    <w:p w14:paraId="239E35B3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077EE64D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Wah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? Itu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w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w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ukul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2A55DC62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Cow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3AF46F39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Terus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pain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4E5BAC75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Yaa di </w:t>
      </w:r>
      <w:proofErr w:type="spellStart"/>
      <w:r>
        <w:rPr>
          <w:rFonts w:ascii="Times New Roman" w:hAnsi="Times New Roman" w:cs="Times New Roman"/>
          <w:sz w:val="24"/>
          <w:szCs w:val="24"/>
        </w:rPr>
        <w:t>jamb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gebu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2DF3DAAC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7F18CDF9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Terus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? Lapor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uru bk/</w:t>
      </w:r>
      <w:proofErr w:type="spellStart"/>
      <w:r>
        <w:rPr>
          <w:rFonts w:ascii="Times New Roman" w:hAnsi="Times New Roman" w:cs="Times New Roman"/>
          <w:sz w:val="24"/>
          <w:szCs w:val="24"/>
        </w:rPr>
        <w:t>w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?</w:t>
      </w:r>
    </w:p>
    <w:p w14:paraId="75A2D352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Aku ga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apa-si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kut</w:t>
      </w:r>
      <w:proofErr w:type="spellEnd"/>
    </w:p>
    <w:p w14:paraId="0291F963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Lain kali kalo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kaya </w:t>
      </w:r>
      <w:proofErr w:type="spellStart"/>
      <w:r>
        <w:rPr>
          <w:rFonts w:ascii="Times New Roman" w:hAnsi="Times New Roman" w:cs="Times New Roman"/>
          <w:sz w:val="24"/>
          <w:szCs w:val="24"/>
        </w:rPr>
        <w:t>g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uru</w:t>
      </w:r>
    </w:p>
    <w:p w14:paraId="35190389" w14:textId="77777777" w:rsidR="00A05110" w:rsidRDefault="00A05110" w:rsidP="00A05110">
      <w:pPr>
        <w:spacing w:line="480" w:lineRule="auto"/>
        <w:ind w:left="851" w:firstLine="58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K </w:t>
      </w:r>
      <w:proofErr w:type="spellStart"/>
      <w:r>
        <w:rPr>
          <w:rFonts w:ascii="Times New Roman" w:hAnsi="Times New Roman" w:cs="Times New Roman"/>
          <w:sz w:val="24"/>
          <w:szCs w:val="24"/>
        </w:rPr>
        <w:t>j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 salah</w:t>
      </w:r>
    </w:p>
    <w:p w14:paraId="1BA97DEF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ab/>
        <w:t xml:space="preserve">: Iya </w:t>
      </w:r>
      <w:proofErr w:type="spellStart"/>
      <w:r>
        <w:rPr>
          <w:rFonts w:ascii="Times New Roman" w:hAnsi="Times New Roman" w:cs="Times New Roman"/>
          <w:sz w:val="24"/>
          <w:szCs w:val="24"/>
        </w:rPr>
        <w:t>kak</w:t>
      </w:r>
      <w:proofErr w:type="spellEnd"/>
    </w:p>
    <w:p w14:paraId="5050F82A" w14:textId="77777777" w:rsidR="00A05110" w:rsidRDefault="00A05110" w:rsidP="00A05110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14:paraId="4D4D41E4" w14:textId="77777777" w:rsidR="00A05110" w:rsidRDefault="00A05110" w:rsidP="00A05110">
      <w:pPr>
        <w:pStyle w:val="ListParagraph"/>
        <w:numPr>
          <w:ilvl w:val="0"/>
          <w:numId w:val="5"/>
        </w:num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1</w:t>
      </w:r>
    </w:p>
    <w:p w14:paraId="27E5B17B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a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ng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? Saya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</w:p>
    <w:p w14:paraId="31D67382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</w:p>
    <w:p w14:paraId="0B1A0212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ab/>
        <w:t xml:space="preserve">: Iyah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ng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imana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7FCE16B8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osi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04A9B2A" w14:textId="77777777" w:rsidR="00A05110" w:rsidRDefault="00A05110" w:rsidP="00A05110">
      <w:pPr>
        <w:pStyle w:val="ListParagraph"/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mannya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692F59B8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ab/>
        <w:t xml:space="preserve">: Anak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unya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man</w:t>
      </w:r>
      <w:proofErr w:type="spellEnd"/>
    </w:p>
    <w:p w14:paraId="5891E247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kalo </w:t>
      </w:r>
      <w:proofErr w:type="spellStart"/>
      <w:r>
        <w:rPr>
          <w:rFonts w:ascii="Times New Roman" w:hAnsi="Times New Roman" w:cs="Times New Roman"/>
          <w:sz w:val="24"/>
          <w:szCs w:val="24"/>
        </w:rPr>
        <w:t>di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ang</w:t>
      </w:r>
      <w:proofErr w:type="spellEnd"/>
    </w:p>
    <w:p w14:paraId="6FA28FFD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ih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in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</w:p>
    <w:p w14:paraId="4A7AC0B7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p.</w:t>
      </w:r>
    </w:p>
    <w:p w14:paraId="62400438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Lalu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</w:p>
    <w:p w14:paraId="4CEECD15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003E7853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ab/>
        <w:t xml:space="preserve">: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 punya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</w:p>
    <w:p w14:paraId="779AA585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Dari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</w:p>
    <w:p w14:paraId="02CCE751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09D2C401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5B608F8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6383022D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N</w:t>
      </w:r>
      <w:r>
        <w:rPr>
          <w:rFonts w:ascii="Times New Roman" w:hAnsi="Times New Roman" w:cs="Times New Roman"/>
          <w:sz w:val="24"/>
          <w:szCs w:val="24"/>
        </w:rPr>
        <w:tab/>
        <w:t xml:space="preserve">: Iya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ikir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F75F3A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gom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</w:p>
    <w:p w14:paraId="340CF69C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Terus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s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u kalo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</w:t>
      </w:r>
    </w:p>
    <w:p w14:paraId="705D7D89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pecial?</w:t>
      </w:r>
    </w:p>
    <w:p w14:paraId="4DA5D9D2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ab/>
        <w:t xml:space="preserve">: Say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y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actor</w:t>
      </w:r>
    </w:p>
    <w:p w14:paraId="6EA21A3D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w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p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iz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BD584E7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m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</w:p>
    <w:p w14:paraId="29587DBE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Oh,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iz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42DCA41C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ab/>
        <w:t xml:space="preserve">: Iya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iz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rastis</w:t>
      </w:r>
      <w:proofErr w:type="spellEnd"/>
    </w:p>
    <w:p w14:paraId="2590A7F5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Lalu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3988170E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ab/>
        <w:t xml:space="preserve">: Saya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ng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4E93EA4" w14:textId="77777777" w:rsidR="00A05110" w:rsidRDefault="00A05110" w:rsidP="00A05110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 </w:t>
      </w:r>
      <w:proofErr w:type="spellStart"/>
      <w:r>
        <w:rPr>
          <w:rFonts w:ascii="Times New Roman" w:hAnsi="Times New Roman" w:cs="Times New Roman"/>
          <w:sz w:val="24"/>
          <w:szCs w:val="24"/>
        </w:rPr>
        <w:t>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ing</w:t>
      </w:r>
      <w:proofErr w:type="spellEnd"/>
    </w:p>
    <w:p w14:paraId="7314E926" w14:textId="77777777" w:rsidR="00A05110" w:rsidRDefault="00A05110" w:rsidP="00A0511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D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tah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lo missal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</w:t>
      </w:r>
    </w:p>
    <w:p w14:paraId="04415344" w14:textId="77777777" w:rsidR="00A05110" w:rsidRDefault="00A05110" w:rsidP="00A05110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ed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e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nya rasa</w:t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5923FFF0" w14:textId="77777777" w:rsidR="00A05110" w:rsidRDefault="00A05110" w:rsidP="00A0511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N</w:t>
      </w:r>
      <w:r>
        <w:rPr>
          <w:rFonts w:ascii="Times New Roman" w:hAnsi="Times New Roman" w:cs="Times New Roman"/>
          <w:sz w:val="24"/>
          <w:szCs w:val="24"/>
        </w:rPr>
        <w:tab/>
        <w:t xml:space="preserve">: Iya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tah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er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</w:t>
      </w:r>
    </w:p>
    <w:p w14:paraId="551E88C8" w14:textId="77777777" w:rsidR="00A05110" w:rsidRDefault="00A05110" w:rsidP="00A05110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rang lai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g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g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paling</w:t>
      </w:r>
    </w:p>
    <w:p w14:paraId="0F723E65" w14:textId="77777777" w:rsidR="00A05110" w:rsidRDefault="00A05110" w:rsidP="00A05110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CD06516" w14:textId="77777777" w:rsidR="00A05110" w:rsidRDefault="00A05110" w:rsidP="00A05110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1C2BFE7" w14:textId="77777777" w:rsidR="00A05110" w:rsidRDefault="00A05110" w:rsidP="00A05110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748E2A0" w14:textId="77777777" w:rsidR="00A05110" w:rsidRDefault="00A05110" w:rsidP="00A05110">
      <w:pPr>
        <w:spacing w:line="360" w:lineRule="auto"/>
        <w:ind w:left="720"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22AE893" w14:textId="77777777" w:rsidR="00A05110" w:rsidRDefault="00A05110" w:rsidP="00A05110">
      <w:pPr>
        <w:spacing w:line="360" w:lineRule="auto"/>
        <w:ind w:left="720"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328F7B7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15B3F6AF" w14:textId="77777777" w:rsidR="00A05110" w:rsidRDefault="00A05110" w:rsidP="00A05110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Hasil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2</w:t>
      </w:r>
    </w:p>
    <w:p w14:paraId="340B61D4" w14:textId="77777777" w:rsidR="00A05110" w:rsidRDefault="00A05110" w:rsidP="00A05110">
      <w:pPr>
        <w:pStyle w:val="ListParagraph"/>
        <w:spacing w:line="480" w:lineRule="auto"/>
        <w:ind w:left="2160" w:hanging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a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9d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unting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33B4DC15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uru BK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3C6BD1D8" w14:textId="77777777" w:rsidR="00A05110" w:rsidRDefault="00A05110" w:rsidP="00A05110">
      <w:pPr>
        <w:pStyle w:val="ListParagraph"/>
        <w:spacing w:line="480" w:lineRule="auto"/>
        <w:ind w:left="2160" w:hanging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: Tidak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heh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>
        <w:rPr>
          <w:rFonts w:ascii="Times New Roman" w:hAnsi="Times New Roman" w:cs="Times New Roman"/>
          <w:sz w:val="24"/>
          <w:szCs w:val="24"/>
        </w:rPr>
        <w:t>m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0F5E1880" w14:textId="77777777" w:rsidR="00A05110" w:rsidRDefault="00A05110" w:rsidP="00A05110">
      <w:pPr>
        <w:pStyle w:val="ListParagraph"/>
        <w:spacing w:line="480" w:lineRule="auto"/>
        <w:ind w:left="2160" w:hanging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uru BK</w:t>
      </w:r>
      <w:r>
        <w:rPr>
          <w:rFonts w:ascii="Times New Roman" w:hAnsi="Times New Roman" w:cs="Times New Roman"/>
          <w:sz w:val="24"/>
          <w:szCs w:val="24"/>
        </w:rPr>
        <w:tab/>
        <w:t xml:space="preserve">: Melani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? Anak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d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los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kalo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inder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osi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7DE8F7D" w14:textId="77777777" w:rsidR="00A05110" w:rsidRDefault="00A05110" w:rsidP="00A05110">
      <w:pPr>
        <w:pStyle w:val="ListParagraph"/>
        <w:spacing w:line="480" w:lineRule="auto"/>
        <w:ind w:left="2160" w:hanging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: Lalu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l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20336F9A" w14:textId="77777777" w:rsidR="00A05110" w:rsidRDefault="00A05110" w:rsidP="00A05110">
      <w:pPr>
        <w:pStyle w:val="ListParagraph"/>
        <w:spacing w:line="480" w:lineRule="auto"/>
        <w:ind w:left="2160" w:hanging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uru BK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g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t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ba</w:t>
      </w:r>
      <w:proofErr w:type="spellEnd"/>
    </w:p>
    <w:p w14:paraId="704D1B78" w14:textId="77777777" w:rsidR="00A05110" w:rsidRDefault="00A05110" w:rsidP="00A0511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23B118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4DD224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83828C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341C09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2463AE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4E10DEF4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3</w:t>
      </w:r>
    </w:p>
    <w:p w14:paraId="7846212F" w14:textId="77777777" w:rsidR="00A05110" w:rsidRDefault="00A05110" w:rsidP="00A05110">
      <w:pPr>
        <w:pStyle w:val="ListParagraph"/>
        <w:spacing w:after="0" w:line="480" w:lineRule="auto"/>
        <w:ind w:left="10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Kisi-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kisi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Pedoman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Observasi</w:t>
      </w:r>
      <w:proofErr w:type="spellEnd"/>
    </w:p>
    <w:tbl>
      <w:tblPr>
        <w:tblStyle w:val="TableGrid"/>
        <w:tblW w:w="5605" w:type="dxa"/>
        <w:tblInd w:w="1129" w:type="dxa"/>
        <w:tblLook w:val="04A0" w:firstRow="1" w:lastRow="0" w:firstColumn="1" w:lastColumn="0" w:noHBand="0" w:noVBand="1"/>
      </w:tblPr>
      <w:tblGrid>
        <w:gridCol w:w="510"/>
        <w:gridCol w:w="1469"/>
        <w:gridCol w:w="1416"/>
        <w:gridCol w:w="2210"/>
      </w:tblGrid>
      <w:tr w:rsidR="00A05110" w14:paraId="2D4E2337" w14:textId="77777777" w:rsidTr="00A05110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741384" w14:textId="77777777" w:rsidR="00A05110" w:rsidRDefault="00A0511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No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1D8A24" w14:textId="77777777" w:rsidR="00A05110" w:rsidRDefault="00A0511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Variabel</w:t>
            </w:r>
            <w:proofErr w:type="spellEnd"/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496318" w14:textId="77777777" w:rsidR="00A05110" w:rsidRDefault="00A0511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Aspek</w:t>
            </w:r>
            <w:proofErr w:type="spellEnd"/>
          </w:p>
        </w:tc>
        <w:tc>
          <w:tcPr>
            <w:tcW w:w="22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6B454C" w14:textId="77777777" w:rsidR="00A05110" w:rsidRDefault="00A0511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Indikator</w:t>
            </w:r>
            <w:proofErr w:type="spellEnd"/>
          </w:p>
        </w:tc>
      </w:tr>
      <w:tr w:rsidR="00A05110" w14:paraId="350F6927" w14:textId="77777777" w:rsidTr="00A05110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A9CE12" w14:textId="77777777" w:rsidR="00A05110" w:rsidRDefault="00A0511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1.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536140" w14:textId="77777777" w:rsidR="00A05110" w:rsidRDefault="00A0511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Anak Stunting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C6D6DB" w14:textId="77777777" w:rsidR="00A05110" w:rsidRDefault="00A0511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Penyeb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mengala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kond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stunting</w:t>
            </w:r>
          </w:p>
        </w:tc>
        <w:tc>
          <w:tcPr>
            <w:tcW w:w="22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2D33BF" w14:textId="77777777" w:rsidR="00A05110" w:rsidRDefault="00A05110">
            <w:pPr>
              <w:spacing w:line="480" w:lineRule="auto"/>
              <w:ind w:left="360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a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Sik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permasal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yang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hadap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oleh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stunti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kead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tub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berbe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te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sebayanya</w:t>
            </w:r>
            <w:proofErr w:type="spellEnd"/>
          </w:p>
          <w:p w14:paraId="27271C53" w14:textId="77777777" w:rsidR="00A05110" w:rsidRDefault="00A05110">
            <w:pPr>
              <w:spacing w:line="480" w:lineRule="auto"/>
              <w:ind w:left="360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b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Damp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mengala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kond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stunting</w:t>
            </w:r>
          </w:p>
          <w:p w14:paraId="22767266" w14:textId="77777777" w:rsidR="00A05110" w:rsidRDefault="00A05110">
            <w:pPr>
              <w:spacing w:line="480" w:lineRule="auto"/>
              <w:ind w:left="360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c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Pengar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lingk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keluarga</w:t>
            </w:r>
            <w:proofErr w:type="spellEnd"/>
          </w:p>
        </w:tc>
      </w:tr>
    </w:tbl>
    <w:p w14:paraId="2B41DC8E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tbl>
      <w:tblPr>
        <w:tblStyle w:val="TableGrid"/>
        <w:tblW w:w="5605" w:type="dxa"/>
        <w:tblInd w:w="1129" w:type="dxa"/>
        <w:tblLook w:val="04A0" w:firstRow="1" w:lastRow="0" w:firstColumn="1" w:lastColumn="0" w:noHBand="0" w:noVBand="1"/>
      </w:tblPr>
      <w:tblGrid>
        <w:gridCol w:w="510"/>
        <w:gridCol w:w="1469"/>
        <w:gridCol w:w="1416"/>
        <w:gridCol w:w="2210"/>
      </w:tblGrid>
      <w:tr w:rsidR="00A05110" w14:paraId="28F3EE1F" w14:textId="77777777" w:rsidTr="00A05110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B6EFD5" w14:textId="77777777" w:rsidR="00A05110" w:rsidRDefault="00A0511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lastRenderedPageBreak/>
              <w:t>2.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1B735B" w14:textId="77777777" w:rsidR="00A05110" w:rsidRDefault="00A0511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Membang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Kepercay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Diri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252DA4" w14:textId="77777777" w:rsidR="00A05110" w:rsidRDefault="00A0511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  <w:p w14:paraId="6A54E6A2" w14:textId="77777777" w:rsidR="00A05110" w:rsidRDefault="00A0511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  <w:p w14:paraId="5620D0EF" w14:textId="77777777" w:rsidR="00A05110" w:rsidRDefault="00A0511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Car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membang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kepercay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bidi="ar-SA"/>
              </w:rPr>
              <w:t>diri</w:t>
            </w:r>
            <w:proofErr w:type="spellEnd"/>
          </w:p>
        </w:tc>
        <w:tc>
          <w:tcPr>
            <w:tcW w:w="22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FC32DF" w14:textId="77777777" w:rsidR="00A05110" w:rsidRDefault="00A05110" w:rsidP="0087376E">
            <w:pPr>
              <w:pStyle w:val="ListParagraph"/>
              <w:numPr>
                <w:ilvl w:val="3"/>
                <w:numId w:val="7"/>
              </w:numPr>
              <w:spacing w:line="480" w:lineRule="auto"/>
              <w:ind w:left="469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k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ptimis</w:t>
            </w:r>
            <w:proofErr w:type="spellEnd"/>
          </w:p>
          <w:p w14:paraId="3D386AE1" w14:textId="77777777" w:rsidR="00A05110" w:rsidRDefault="00A05110" w:rsidP="0087376E">
            <w:pPr>
              <w:pStyle w:val="ListParagraph"/>
              <w:numPr>
                <w:ilvl w:val="3"/>
                <w:numId w:val="7"/>
              </w:numPr>
              <w:spacing w:line="480" w:lineRule="auto"/>
              <w:ind w:left="46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ntal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endah</w:t>
            </w:r>
            <w:proofErr w:type="spellEnd"/>
          </w:p>
          <w:p w14:paraId="386919B9" w14:textId="77777777" w:rsidR="00A05110" w:rsidRDefault="00A05110" w:rsidP="0087376E">
            <w:pPr>
              <w:pStyle w:val="ListParagraph"/>
              <w:numPr>
                <w:ilvl w:val="3"/>
                <w:numId w:val="7"/>
              </w:numPr>
              <w:spacing w:line="480" w:lineRule="auto"/>
              <w:ind w:left="469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su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</w:p>
          <w:p w14:paraId="330C9BD5" w14:textId="77777777" w:rsidR="00A05110" w:rsidRDefault="00A05110" w:rsidP="0087376E">
            <w:pPr>
              <w:pStyle w:val="ListParagraph"/>
              <w:numPr>
                <w:ilvl w:val="3"/>
                <w:numId w:val="7"/>
              </w:numPr>
              <w:spacing w:line="480" w:lineRule="auto"/>
              <w:ind w:left="46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gannt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orang lain</w:t>
            </w:r>
          </w:p>
          <w:p w14:paraId="05C31B1D" w14:textId="77777777" w:rsidR="00A05110" w:rsidRDefault="00A05110" w:rsidP="0087376E">
            <w:pPr>
              <w:pStyle w:val="ListParagraph"/>
              <w:numPr>
                <w:ilvl w:val="3"/>
                <w:numId w:val="7"/>
              </w:numPr>
              <w:spacing w:line="480" w:lineRule="auto"/>
              <w:ind w:left="469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anf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ebihan</w:t>
            </w:r>
            <w:proofErr w:type="spellEnd"/>
          </w:p>
        </w:tc>
      </w:tr>
    </w:tbl>
    <w:p w14:paraId="3102D2C9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  <w:lang w:bidi="th-TH"/>
        </w:rPr>
      </w:pPr>
    </w:p>
    <w:p w14:paraId="545D3359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87BE5E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09ED83D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DA8FED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D04301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7A730EA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40C59A6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8D80A94" w14:textId="77777777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31A7800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7A8699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7C92F8BD" w14:textId="3F7FE013" w:rsidR="00A05110" w:rsidRDefault="00A05110" w:rsidP="00A05110">
      <w:pPr>
        <w:pStyle w:val="ListParagraph"/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  <w:szCs w:val="28"/>
        </w:rPr>
        <w:lastRenderedPageBreak/>
        <w:drawing>
          <wp:anchor distT="0" distB="0" distL="114300" distR="114300" simplePos="0" relativeHeight="251660288" behindDoc="1" locked="0" layoutInCell="1" allowOverlap="1" wp14:anchorId="3E7F7C6F" wp14:editId="23F9C178">
            <wp:simplePos x="0" y="0"/>
            <wp:positionH relativeFrom="column">
              <wp:posOffset>1056005</wp:posOffset>
            </wp:positionH>
            <wp:positionV relativeFrom="paragraph">
              <wp:posOffset>369570</wp:posOffset>
            </wp:positionV>
            <wp:extent cx="3468370" cy="3700780"/>
            <wp:effectExtent l="0" t="0" r="0" b="0"/>
            <wp:wrapTight wrapText="bothSides">
              <wp:wrapPolygon edited="0">
                <wp:start x="0" y="0"/>
                <wp:lineTo x="0" y="21459"/>
                <wp:lineTo x="21473" y="21459"/>
                <wp:lineTo x="21473" y="0"/>
                <wp:lineTo x="0" y="0"/>
              </wp:wrapPolygon>
            </wp:wrapTight>
            <wp:docPr id="354696084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8370" cy="37007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</w:p>
    <w:p w14:paraId="2D5D6AA4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D0D258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225FB9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BF0976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DAB1C2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9E23AAA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6F167C5" w14:textId="3B2BE931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59264" behindDoc="1" locked="0" layoutInCell="1" allowOverlap="1" wp14:anchorId="3BD585B2" wp14:editId="5BB49E5B">
            <wp:simplePos x="0" y="0"/>
            <wp:positionH relativeFrom="page">
              <wp:align>center</wp:align>
            </wp:positionH>
            <wp:positionV relativeFrom="paragraph">
              <wp:posOffset>1120140</wp:posOffset>
            </wp:positionV>
            <wp:extent cx="4009390" cy="2485390"/>
            <wp:effectExtent l="0" t="0" r="0" b="0"/>
            <wp:wrapTight wrapText="bothSides">
              <wp:wrapPolygon edited="0">
                <wp:start x="0" y="0"/>
                <wp:lineTo x="0" y="21357"/>
                <wp:lineTo x="21449" y="21357"/>
                <wp:lineTo x="21449" y="0"/>
                <wp:lineTo x="0" y="0"/>
              </wp:wrapPolygon>
            </wp:wrapTight>
            <wp:docPr id="360267972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9390" cy="24853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626CC80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8045D4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03D578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213563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09D3CF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00F728F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AAA0EE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ECA127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EF3513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26D406ED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F1A7097" w14:textId="17A2A200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w:drawing>
          <wp:inline distT="0" distB="0" distL="0" distR="0" wp14:anchorId="695FBECF" wp14:editId="20FFBCF6">
            <wp:extent cx="5039995" cy="3775075"/>
            <wp:effectExtent l="0" t="0" r="8255" b="0"/>
            <wp:docPr id="74146720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775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anchor distT="0" distB="0" distL="114300" distR="114300" simplePos="0" relativeHeight="251661312" behindDoc="1" locked="0" layoutInCell="1" allowOverlap="1" wp14:anchorId="0976C034" wp14:editId="21B77F7D">
            <wp:simplePos x="0" y="0"/>
            <wp:positionH relativeFrom="margin">
              <wp:posOffset>570230</wp:posOffset>
            </wp:positionH>
            <wp:positionV relativeFrom="paragraph">
              <wp:posOffset>0</wp:posOffset>
            </wp:positionV>
            <wp:extent cx="4351020" cy="3263265"/>
            <wp:effectExtent l="0" t="0" r="0" b="0"/>
            <wp:wrapTight wrapText="bothSides">
              <wp:wrapPolygon edited="0">
                <wp:start x="0" y="0"/>
                <wp:lineTo x="0" y="21436"/>
                <wp:lineTo x="21468" y="21436"/>
                <wp:lineTo x="21468" y="0"/>
                <wp:lineTo x="0" y="0"/>
              </wp:wrapPolygon>
            </wp:wrapTight>
            <wp:docPr id="1416682661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1020" cy="32632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45E1711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48A7A238" w14:textId="0A9186E8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6432" behindDoc="0" locked="0" layoutInCell="1" allowOverlap="1" wp14:anchorId="2BB849C2" wp14:editId="5607F6BD">
            <wp:simplePos x="0" y="0"/>
            <wp:positionH relativeFrom="margin">
              <wp:posOffset>101600</wp:posOffset>
            </wp:positionH>
            <wp:positionV relativeFrom="paragraph">
              <wp:posOffset>4219575</wp:posOffset>
            </wp:positionV>
            <wp:extent cx="5039995" cy="3780155"/>
            <wp:effectExtent l="0" t="0" r="8255" b="0"/>
            <wp:wrapThrough wrapText="bothSides">
              <wp:wrapPolygon edited="0">
                <wp:start x="0" y="0"/>
                <wp:lineTo x="0" y="21444"/>
                <wp:lineTo x="21554" y="21444"/>
                <wp:lineTo x="21554" y="0"/>
                <wp:lineTo x="0" y="0"/>
              </wp:wrapPolygon>
            </wp:wrapThrough>
            <wp:docPr id="2111759661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7801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5408" behindDoc="0" locked="0" layoutInCell="1" allowOverlap="1" wp14:anchorId="57F25A29" wp14:editId="17BF0BFF">
            <wp:simplePos x="0" y="0"/>
            <wp:positionH relativeFrom="margin">
              <wp:posOffset>340360</wp:posOffset>
            </wp:positionH>
            <wp:positionV relativeFrom="paragraph">
              <wp:posOffset>0</wp:posOffset>
            </wp:positionV>
            <wp:extent cx="5039995" cy="3780155"/>
            <wp:effectExtent l="0" t="0" r="8255" b="0"/>
            <wp:wrapThrough wrapText="bothSides">
              <wp:wrapPolygon edited="0">
                <wp:start x="0" y="0"/>
                <wp:lineTo x="0" y="21444"/>
                <wp:lineTo x="21554" y="21444"/>
                <wp:lineTo x="21554" y="0"/>
                <wp:lineTo x="0" y="0"/>
              </wp:wrapPolygon>
            </wp:wrapThrough>
            <wp:docPr id="82558186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7801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2071D47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FB0BF4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4B065D57" w14:textId="380197BD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3360" behindDoc="1" locked="0" layoutInCell="1" allowOverlap="1" wp14:anchorId="0779CA10" wp14:editId="4D2FA609">
            <wp:simplePos x="0" y="0"/>
            <wp:positionH relativeFrom="column">
              <wp:posOffset>-708660</wp:posOffset>
            </wp:positionH>
            <wp:positionV relativeFrom="paragraph">
              <wp:posOffset>635</wp:posOffset>
            </wp:positionV>
            <wp:extent cx="5039995" cy="3780155"/>
            <wp:effectExtent l="0" t="0" r="8255" b="0"/>
            <wp:wrapTight wrapText="bothSides">
              <wp:wrapPolygon edited="0">
                <wp:start x="0" y="0"/>
                <wp:lineTo x="0" y="21444"/>
                <wp:lineTo x="21554" y="21444"/>
                <wp:lineTo x="21554" y="0"/>
                <wp:lineTo x="0" y="0"/>
              </wp:wrapPolygon>
            </wp:wrapTight>
            <wp:docPr id="263015448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7801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E37BA4E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AF32B29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CBA227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189F57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A5991C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EF8C1C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DEC5D8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F58C7BC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BF35015" w14:textId="01B3F066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2336" behindDoc="1" locked="0" layoutInCell="1" allowOverlap="1" wp14:anchorId="66498241" wp14:editId="5BB67504">
            <wp:simplePos x="0" y="0"/>
            <wp:positionH relativeFrom="page">
              <wp:posOffset>711200</wp:posOffset>
            </wp:positionH>
            <wp:positionV relativeFrom="paragraph">
              <wp:posOffset>160655</wp:posOffset>
            </wp:positionV>
            <wp:extent cx="5039995" cy="3780155"/>
            <wp:effectExtent l="0" t="0" r="8255" b="0"/>
            <wp:wrapTight wrapText="bothSides">
              <wp:wrapPolygon edited="0">
                <wp:start x="0" y="0"/>
                <wp:lineTo x="0" y="21444"/>
                <wp:lineTo x="21554" y="21444"/>
                <wp:lineTo x="21554" y="0"/>
                <wp:lineTo x="0" y="0"/>
              </wp:wrapPolygon>
            </wp:wrapTight>
            <wp:docPr id="186746405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7801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0543F33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B094DE2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FDC672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B2DA41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06BDD75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51BB649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2CCDC3" w14:textId="77777777" w:rsidR="00A05110" w:rsidRDefault="00A05110" w:rsidP="00A0511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05110">
          <w:pgSz w:w="11906" w:h="16838"/>
          <w:pgMar w:top="2268" w:right="1701" w:bottom="1701" w:left="2268" w:header="708" w:footer="708" w:gutter="0"/>
          <w:cols w:space="720"/>
        </w:sectPr>
      </w:pPr>
    </w:p>
    <w:p w14:paraId="58DE7101" w14:textId="221ED170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4384" behindDoc="1" locked="0" layoutInCell="1" allowOverlap="1" wp14:anchorId="2D16EB87" wp14:editId="2C9D1AED">
            <wp:simplePos x="0" y="0"/>
            <wp:positionH relativeFrom="column">
              <wp:posOffset>-6350</wp:posOffset>
            </wp:positionH>
            <wp:positionV relativeFrom="paragraph">
              <wp:posOffset>635</wp:posOffset>
            </wp:positionV>
            <wp:extent cx="3766185" cy="5022215"/>
            <wp:effectExtent l="0" t="0" r="5715" b="6985"/>
            <wp:wrapTight wrapText="bothSides">
              <wp:wrapPolygon edited="0">
                <wp:start x="0" y="0"/>
                <wp:lineTo x="0" y="21548"/>
                <wp:lineTo x="21524" y="21548"/>
                <wp:lineTo x="21524" y="0"/>
                <wp:lineTo x="0" y="0"/>
              </wp:wrapPolygon>
            </wp:wrapTight>
            <wp:docPr id="2089612294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6185" cy="50222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8A211EC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966D6B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F05DD1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4BDA64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060267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B96D540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47FDC0F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29F3D4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C7BF7B0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D9F574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6AA26CD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9F6123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5E4D50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C8C87C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AC00F65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1B6111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667BF0A" w14:textId="77777777" w:rsidR="00A05110" w:rsidRDefault="00A05110" w:rsidP="00A05110">
      <w:pPr>
        <w:tabs>
          <w:tab w:val="left" w:pos="63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18B1D5" w14:textId="6423451B" w:rsidR="00A05110" w:rsidRDefault="00A05110" w:rsidP="00A05110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7456" behindDoc="0" locked="0" layoutInCell="1" allowOverlap="1" wp14:anchorId="635673CE" wp14:editId="54B2A2FA">
            <wp:simplePos x="0" y="0"/>
            <wp:positionH relativeFrom="margin">
              <wp:posOffset>-478790</wp:posOffset>
            </wp:positionH>
            <wp:positionV relativeFrom="paragraph">
              <wp:posOffset>635</wp:posOffset>
            </wp:positionV>
            <wp:extent cx="5039995" cy="3587115"/>
            <wp:effectExtent l="0" t="0" r="8255" b="0"/>
            <wp:wrapThrough wrapText="bothSides">
              <wp:wrapPolygon edited="0">
                <wp:start x="0" y="0"/>
                <wp:lineTo x="0" y="21451"/>
                <wp:lineTo x="21554" y="21451"/>
                <wp:lineTo x="21554" y="0"/>
                <wp:lineTo x="0" y="0"/>
              </wp:wrapPolygon>
            </wp:wrapThrough>
            <wp:docPr id="941250390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5871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F6B11FE" w14:textId="77777777" w:rsidR="00A05110" w:rsidRDefault="00A05110" w:rsidP="00A05110">
      <w:pPr>
        <w:jc w:val="right"/>
        <w:rPr>
          <w:rFonts w:ascii="Times New Roman" w:hAnsi="Times New Roman" w:cs="Times New Roman"/>
          <w:sz w:val="24"/>
          <w:szCs w:val="24"/>
        </w:rPr>
      </w:pPr>
    </w:p>
    <w:p w14:paraId="299E2068" w14:textId="77777777" w:rsidR="00A05110" w:rsidRDefault="00A05110" w:rsidP="00A05110">
      <w:pPr>
        <w:jc w:val="right"/>
        <w:rPr>
          <w:rFonts w:ascii="Times New Roman" w:hAnsi="Times New Roman" w:cs="Times New Roman"/>
          <w:sz w:val="24"/>
          <w:szCs w:val="24"/>
        </w:rPr>
      </w:pPr>
    </w:p>
    <w:p w14:paraId="324DF52C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73C36615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A303050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15BA2A22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1EF0F41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6B28ED3A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1C21C841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570C1498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057EE0CA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6F82697D" w14:textId="6D6018B4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7915E4E1" w14:textId="33762CBB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8480" behindDoc="0" locked="0" layoutInCell="1" allowOverlap="1" wp14:anchorId="06A596E8" wp14:editId="63AA1C1A">
            <wp:simplePos x="0" y="0"/>
            <wp:positionH relativeFrom="margin">
              <wp:posOffset>344805</wp:posOffset>
            </wp:positionH>
            <wp:positionV relativeFrom="paragraph">
              <wp:posOffset>59055</wp:posOffset>
            </wp:positionV>
            <wp:extent cx="3232785" cy="4310380"/>
            <wp:effectExtent l="0" t="0" r="5715" b="0"/>
            <wp:wrapThrough wrapText="bothSides">
              <wp:wrapPolygon edited="0">
                <wp:start x="0" y="0"/>
                <wp:lineTo x="0" y="21479"/>
                <wp:lineTo x="21511" y="21479"/>
                <wp:lineTo x="21511" y="0"/>
                <wp:lineTo x="0" y="0"/>
              </wp:wrapPolygon>
            </wp:wrapThrough>
            <wp:docPr id="37234225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2785" cy="43103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7FA9156" w14:textId="0D5CB62E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42A664FC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047D0219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4AC637CC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31576839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014627C1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7B6FD0CE" w14:textId="300463D2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0BAA69CC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3A978F9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3792B556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124365A8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3E9FA776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0DE83402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01FF7E9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05766E8E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B7BE6F3" w14:textId="0878408F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w:lastRenderedPageBreak/>
        <w:drawing>
          <wp:inline distT="0" distB="0" distL="0" distR="0" wp14:anchorId="192800D7" wp14:editId="06F53829">
            <wp:extent cx="5038725" cy="6219825"/>
            <wp:effectExtent l="0" t="0" r="9525" b="9525"/>
            <wp:docPr id="501157966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6219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57B5F1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7EEBCB31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36DF258A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9AFFA06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5F177851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26FA7D9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3087034E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46968826" w14:textId="62E25652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9504" behindDoc="0" locked="0" layoutInCell="1" allowOverlap="1" wp14:anchorId="199AF96E" wp14:editId="2B9088F1">
            <wp:simplePos x="0" y="0"/>
            <wp:positionH relativeFrom="column">
              <wp:posOffset>401955</wp:posOffset>
            </wp:positionH>
            <wp:positionV relativeFrom="paragraph">
              <wp:posOffset>-481330</wp:posOffset>
            </wp:positionV>
            <wp:extent cx="4537710" cy="6050280"/>
            <wp:effectExtent l="0" t="0" r="0" b="7620"/>
            <wp:wrapThrough wrapText="bothSides">
              <wp:wrapPolygon edited="0">
                <wp:start x="0" y="0"/>
                <wp:lineTo x="0" y="21559"/>
                <wp:lineTo x="21491" y="21559"/>
                <wp:lineTo x="21491" y="0"/>
                <wp:lineTo x="0" y="0"/>
              </wp:wrapPolygon>
            </wp:wrapThrough>
            <wp:docPr id="37250472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7710" cy="60502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7F1F838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38CC2ABA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0B8FE5C2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A6E0231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5956ECEA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76CBA20C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7D14ACC7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1D354967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04DB8AE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60B2B0E5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4239182F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361987F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7223F64F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68AD1B0D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53F3A05B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445BACB5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0BFD79F1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163BD264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100316E1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61917354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4024332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05D89B4D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61CA8D0C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3291E86A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28E094B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3E075378" w14:textId="3554CD7C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w:lastRenderedPageBreak/>
        <w:drawing>
          <wp:inline distT="0" distB="0" distL="0" distR="0" wp14:anchorId="2EB4F253" wp14:editId="3FE45319">
            <wp:extent cx="5038725" cy="7191375"/>
            <wp:effectExtent l="0" t="0" r="9525" b="9525"/>
            <wp:docPr id="62393731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7191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19F88A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116086B9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3F1D30B6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5DE29739" w14:textId="30F25BAE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w:lastRenderedPageBreak/>
        <w:drawing>
          <wp:inline distT="0" distB="0" distL="0" distR="0" wp14:anchorId="6EC13929" wp14:editId="2C681B76">
            <wp:extent cx="5038725" cy="6724650"/>
            <wp:effectExtent l="0" t="0" r="9525" b="0"/>
            <wp:docPr id="59445804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6724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D04F21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4A7894A2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0EEAD70F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62490382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261880BF" w14:textId="77777777" w:rsidR="00A05110" w:rsidRDefault="00A05110" w:rsidP="00A05110">
      <w:pPr>
        <w:rPr>
          <w:rFonts w:ascii="Times New Roman" w:hAnsi="Times New Roman" w:cs="Times New Roman"/>
          <w:noProof/>
          <w:sz w:val="24"/>
          <w:szCs w:val="24"/>
        </w:rPr>
      </w:pPr>
    </w:p>
    <w:p w14:paraId="150FF628" w14:textId="1C556F11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w:lastRenderedPageBreak/>
        <w:drawing>
          <wp:inline distT="0" distB="0" distL="0" distR="0" wp14:anchorId="05BAC007" wp14:editId="30969817">
            <wp:extent cx="5038725" cy="6724650"/>
            <wp:effectExtent l="0" t="0" r="9525" b="0"/>
            <wp:docPr id="19827964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6724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631D0C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155E17E6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55C7916B" w14:textId="77777777" w:rsidR="00A05110" w:rsidRDefault="00A05110" w:rsidP="00A05110">
      <w:pPr>
        <w:rPr>
          <w:rFonts w:ascii="Times New Roman" w:hAnsi="Times New Roman" w:cs="Times New Roman"/>
          <w:sz w:val="24"/>
          <w:szCs w:val="24"/>
        </w:rPr>
      </w:pPr>
    </w:p>
    <w:p w14:paraId="52319A2A" w14:textId="77777777" w:rsidR="00D67A2C" w:rsidRDefault="00D67A2C"/>
    <w:sectPr w:rsidR="00D67A2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9BAD20" w14:textId="77777777" w:rsidR="00336611" w:rsidRDefault="00336611" w:rsidP="00B75540">
      <w:pPr>
        <w:spacing w:after="0" w:line="240" w:lineRule="auto"/>
      </w:pPr>
      <w:r>
        <w:separator/>
      </w:r>
    </w:p>
  </w:endnote>
  <w:endnote w:type="continuationSeparator" w:id="0">
    <w:p w14:paraId="48AC7E6F" w14:textId="77777777" w:rsidR="00336611" w:rsidRDefault="00336611" w:rsidP="00B755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 w:cs="Times New Roman"/>
        <w:sz w:val="24"/>
        <w:szCs w:val="32"/>
      </w:rPr>
      <w:id w:val="-18333596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61A096E" w14:textId="6441BF84" w:rsidR="00B75540" w:rsidRPr="00B75540" w:rsidRDefault="00B75540">
        <w:pPr>
          <w:pStyle w:val="Footer"/>
          <w:jc w:val="center"/>
          <w:rPr>
            <w:rFonts w:ascii="Times New Roman" w:hAnsi="Times New Roman" w:cs="Times New Roman"/>
            <w:sz w:val="24"/>
            <w:szCs w:val="32"/>
          </w:rPr>
        </w:pPr>
        <w:r w:rsidRPr="00B75540">
          <w:rPr>
            <w:rFonts w:ascii="Times New Roman" w:hAnsi="Times New Roman" w:cs="Times New Roman"/>
            <w:sz w:val="24"/>
            <w:szCs w:val="32"/>
          </w:rPr>
          <w:fldChar w:fldCharType="begin"/>
        </w:r>
        <w:r w:rsidRPr="00B75540">
          <w:rPr>
            <w:rFonts w:ascii="Times New Roman" w:hAnsi="Times New Roman" w:cs="Times New Roman"/>
            <w:sz w:val="24"/>
            <w:szCs w:val="32"/>
          </w:rPr>
          <w:instrText xml:space="preserve"> PAGE   \* MERGEFORMAT </w:instrText>
        </w:r>
        <w:r w:rsidRPr="00B75540">
          <w:rPr>
            <w:rFonts w:ascii="Times New Roman" w:hAnsi="Times New Roman" w:cs="Times New Roman"/>
            <w:sz w:val="24"/>
            <w:szCs w:val="32"/>
          </w:rPr>
          <w:fldChar w:fldCharType="separate"/>
        </w:r>
        <w:r w:rsidRPr="00B75540">
          <w:rPr>
            <w:rFonts w:ascii="Times New Roman" w:hAnsi="Times New Roman" w:cs="Times New Roman"/>
            <w:noProof/>
            <w:sz w:val="24"/>
            <w:szCs w:val="32"/>
          </w:rPr>
          <w:t>2</w:t>
        </w:r>
        <w:r w:rsidRPr="00B75540">
          <w:rPr>
            <w:rFonts w:ascii="Times New Roman" w:hAnsi="Times New Roman" w:cs="Times New Roman"/>
            <w:noProof/>
            <w:sz w:val="24"/>
            <w:szCs w:val="32"/>
          </w:rPr>
          <w:fldChar w:fldCharType="end"/>
        </w:r>
      </w:p>
    </w:sdtContent>
  </w:sdt>
  <w:p w14:paraId="6FBE6F4D" w14:textId="77777777" w:rsidR="00B75540" w:rsidRPr="00B75540" w:rsidRDefault="00B75540">
    <w:pPr>
      <w:pStyle w:val="Footer"/>
      <w:rPr>
        <w:rFonts w:ascii="Times New Roman" w:hAnsi="Times New Roman" w:cs="Times New Roman"/>
        <w:sz w:val="24"/>
        <w:szCs w:val="32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2BB1BD" w14:textId="01473F33" w:rsidR="00E172E7" w:rsidRPr="00B75540" w:rsidRDefault="00E172E7">
    <w:pPr>
      <w:pStyle w:val="Footer"/>
      <w:jc w:val="center"/>
      <w:rPr>
        <w:rFonts w:ascii="Times New Roman" w:hAnsi="Times New Roman" w:cs="Times New Roman"/>
        <w:sz w:val="24"/>
        <w:szCs w:val="32"/>
      </w:rPr>
    </w:pPr>
  </w:p>
  <w:p w14:paraId="3F4E9D17" w14:textId="77777777" w:rsidR="00E172E7" w:rsidRPr="00B75540" w:rsidRDefault="00E172E7">
    <w:pPr>
      <w:pStyle w:val="Footer"/>
      <w:rPr>
        <w:rFonts w:ascii="Times New Roman" w:hAnsi="Times New Roman" w:cs="Times New Roman"/>
        <w:sz w:val="24"/>
        <w:szCs w:val="3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186598" w14:textId="77777777" w:rsidR="00336611" w:rsidRDefault="00336611" w:rsidP="00B75540">
      <w:pPr>
        <w:spacing w:after="0" w:line="240" w:lineRule="auto"/>
      </w:pPr>
      <w:r>
        <w:separator/>
      </w:r>
    </w:p>
  </w:footnote>
  <w:footnote w:type="continuationSeparator" w:id="0">
    <w:p w14:paraId="39AF40F2" w14:textId="77777777" w:rsidR="00336611" w:rsidRDefault="00336611" w:rsidP="00B7554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 w:cs="Times New Roman"/>
        <w:sz w:val="24"/>
        <w:szCs w:val="32"/>
      </w:rPr>
      <w:id w:val="-30116197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3375003" w14:textId="48942970" w:rsidR="00E172E7" w:rsidRPr="00E172E7" w:rsidRDefault="00E172E7">
        <w:pPr>
          <w:pStyle w:val="Header"/>
          <w:jc w:val="right"/>
          <w:rPr>
            <w:rFonts w:ascii="Times New Roman" w:hAnsi="Times New Roman" w:cs="Times New Roman"/>
            <w:sz w:val="24"/>
            <w:szCs w:val="32"/>
          </w:rPr>
        </w:pPr>
        <w:r w:rsidRPr="00E172E7">
          <w:rPr>
            <w:rFonts w:ascii="Times New Roman" w:hAnsi="Times New Roman" w:cs="Times New Roman"/>
            <w:sz w:val="24"/>
            <w:szCs w:val="32"/>
          </w:rPr>
          <w:fldChar w:fldCharType="begin"/>
        </w:r>
        <w:r w:rsidRPr="00E172E7">
          <w:rPr>
            <w:rFonts w:ascii="Times New Roman" w:hAnsi="Times New Roman" w:cs="Times New Roman"/>
            <w:sz w:val="24"/>
            <w:szCs w:val="32"/>
          </w:rPr>
          <w:instrText xml:space="preserve"> PAGE   \* MERGEFORMAT </w:instrText>
        </w:r>
        <w:r w:rsidRPr="00E172E7">
          <w:rPr>
            <w:rFonts w:ascii="Times New Roman" w:hAnsi="Times New Roman" w:cs="Times New Roman"/>
            <w:sz w:val="24"/>
            <w:szCs w:val="32"/>
          </w:rPr>
          <w:fldChar w:fldCharType="separate"/>
        </w:r>
        <w:r w:rsidRPr="00E172E7">
          <w:rPr>
            <w:rFonts w:ascii="Times New Roman" w:hAnsi="Times New Roman" w:cs="Times New Roman"/>
            <w:noProof/>
            <w:sz w:val="24"/>
            <w:szCs w:val="32"/>
          </w:rPr>
          <w:t>2</w:t>
        </w:r>
        <w:r w:rsidRPr="00E172E7">
          <w:rPr>
            <w:rFonts w:ascii="Times New Roman" w:hAnsi="Times New Roman" w:cs="Times New Roman"/>
            <w:noProof/>
            <w:sz w:val="24"/>
            <w:szCs w:val="32"/>
          </w:rPr>
          <w:fldChar w:fldCharType="end"/>
        </w:r>
      </w:p>
    </w:sdtContent>
  </w:sdt>
  <w:p w14:paraId="4F4306DC" w14:textId="77777777" w:rsidR="00B75540" w:rsidRPr="00E172E7" w:rsidRDefault="00B75540">
    <w:pPr>
      <w:pStyle w:val="Header"/>
      <w:rPr>
        <w:rFonts w:ascii="Times New Roman" w:hAnsi="Times New Roman" w:cs="Times New Roman"/>
        <w:sz w:val="28"/>
        <w:szCs w:val="36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 w:cs="Times New Roman"/>
        <w:sz w:val="24"/>
        <w:szCs w:val="32"/>
      </w:rPr>
      <w:id w:val="85515428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4A6C758" w14:textId="217B7D22" w:rsidR="00E172E7" w:rsidRPr="00E172E7" w:rsidRDefault="00E172E7">
        <w:pPr>
          <w:pStyle w:val="Header"/>
          <w:jc w:val="right"/>
          <w:rPr>
            <w:rFonts w:ascii="Times New Roman" w:hAnsi="Times New Roman" w:cs="Times New Roman"/>
            <w:sz w:val="24"/>
            <w:szCs w:val="32"/>
          </w:rPr>
        </w:pPr>
        <w:r w:rsidRPr="00E172E7">
          <w:rPr>
            <w:rFonts w:ascii="Times New Roman" w:hAnsi="Times New Roman" w:cs="Times New Roman"/>
            <w:sz w:val="24"/>
            <w:szCs w:val="32"/>
          </w:rPr>
          <w:fldChar w:fldCharType="begin"/>
        </w:r>
        <w:r w:rsidRPr="00E172E7">
          <w:rPr>
            <w:rFonts w:ascii="Times New Roman" w:hAnsi="Times New Roman" w:cs="Times New Roman"/>
            <w:sz w:val="24"/>
            <w:szCs w:val="32"/>
          </w:rPr>
          <w:instrText xml:space="preserve"> PAGE   \* MERGEFORMAT </w:instrText>
        </w:r>
        <w:r w:rsidRPr="00E172E7">
          <w:rPr>
            <w:rFonts w:ascii="Times New Roman" w:hAnsi="Times New Roman" w:cs="Times New Roman"/>
            <w:sz w:val="24"/>
            <w:szCs w:val="32"/>
          </w:rPr>
          <w:fldChar w:fldCharType="separate"/>
        </w:r>
        <w:r w:rsidRPr="00E172E7">
          <w:rPr>
            <w:rFonts w:ascii="Times New Roman" w:hAnsi="Times New Roman" w:cs="Times New Roman"/>
            <w:noProof/>
            <w:sz w:val="24"/>
            <w:szCs w:val="32"/>
          </w:rPr>
          <w:t>2</w:t>
        </w:r>
        <w:r w:rsidRPr="00E172E7">
          <w:rPr>
            <w:rFonts w:ascii="Times New Roman" w:hAnsi="Times New Roman" w:cs="Times New Roman"/>
            <w:noProof/>
            <w:sz w:val="24"/>
            <w:szCs w:val="32"/>
          </w:rPr>
          <w:fldChar w:fldCharType="end"/>
        </w:r>
      </w:p>
    </w:sdtContent>
  </w:sdt>
  <w:p w14:paraId="58465ABB" w14:textId="77777777" w:rsidR="00E172E7" w:rsidRPr="00E172E7" w:rsidRDefault="00E172E7">
    <w:pPr>
      <w:pStyle w:val="Header"/>
      <w:rPr>
        <w:rFonts w:ascii="Times New Roman" w:hAnsi="Times New Roman" w:cs="Times New Roman"/>
        <w:sz w:val="32"/>
        <w:szCs w:val="4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FD5911"/>
    <w:multiLevelType w:val="hybridMultilevel"/>
    <w:tmpl w:val="C2BC5E6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BE5167"/>
    <w:multiLevelType w:val="hybridMultilevel"/>
    <w:tmpl w:val="25FCAC2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63C2CD0"/>
    <w:multiLevelType w:val="hybridMultilevel"/>
    <w:tmpl w:val="9A06740E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6AE51BF"/>
    <w:multiLevelType w:val="multilevel"/>
    <w:tmpl w:val="EFA886E0"/>
    <w:lvl w:ilvl="0">
      <w:start w:val="1"/>
      <w:numFmt w:val="decimal"/>
      <w:lvlText w:val="4.2.%1"/>
      <w:lvlJc w:val="center"/>
      <w:pPr>
        <w:tabs>
          <w:tab w:val="num" w:pos="720"/>
        </w:tabs>
        <w:ind w:left="720" w:hanging="360"/>
      </w:pPr>
      <w:rPr>
        <w:b w:val="0"/>
        <w:bCs w:val="0"/>
      </w:rPr>
    </w:lvl>
    <w:lvl w:ilvl="1">
      <w:start w:val="1"/>
      <w:numFmt w:val="decimal"/>
      <w:lvlText w:val="%2."/>
      <w:lvlJc w:val="left"/>
      <w:pPr>
        <w:ind w:left="1440" w:hanging="360"/>
      </w:pPr>
    </w:lvl>
    <w:lvl w:ilvl="2">
      <w:start w:val="1"/>
      <w:numFmt w:val="decimal"/>
      <w:lvlText w:val="%3"/>
      <w:lvlJc w:val="left"/>
      <w:pPr>
        <w:ind w:left="2160" w:hanging="360"/>
      </w:pPr>
    </w:lvl>
    <w:lvl w:ilvl="3">
      <w:start w:val="1"/>
      <w:numFmt w:val="lowerLetter"/>
      <w:lvlText w:val="%4."/>
      <w:lvlJc w:val="left"/>
      <w:pPr>
        <w:ind w:left="2880" w:hanging="360"/>
      </w:pPr>
    </w:lvl>
    <w:lvl w:ilvl="4">
      <w:start w:val="1"/>
      <w:numFmt w:val="upperLetter"/>
      <w:lvlText w:val="%5."/>
      <w:lvlJc w:val="left"/>
      <w:pPr>
        <w:ind w:left="3600" w:hanging="360"/>
      </w:pPr>
      <w:rPr>
        <w:rFonts w:cstheme="minorBidi"/>
        <w:b w:val="0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4B3035A1"/>
    <w:multiLevelType w:val="hybridMultilevel"/>
    <w:tmpl w:val="6FEC4E2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71F28BB"/>
    <w:multiLevelType w:val="multilevel"/>
    <w:tmpl w:val="90B4B92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numFmt w:val="bullet"/>
      <w:lvlText w:val="-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lowerLetter"/>
      <w:lvlText w:val="%4."/>
      <w:lvlJc w:val="left"/>
      <w:pPr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7859473B"/>
    <w:multiLevelType w:val="hybridMultilevel"/>
    <w:tmpl w:val="A4E8FA1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num w:numId="1" w16cid:durableId="199775539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 w16cid:durableId="24414995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927543497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96072430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138872090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43397945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 w16cid:durableId="290794762">
    <w:abstractNumId w:val="5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4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5110"/>
    <w:rsid w:val="00336611"/>
    <w:rsid w:val="00437E45"/>
    <w:rsid w:val="006B36A9"/>
    <w:rsid w:val="00A05110"/>
    <w:rsid w:val="00B75540"/>
    <w:rsid w:val="00D67A2C"/>
    <w:rsid w:val="00E172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9BBE27F"/>
  <w15:chartTrackingRefBased/>
  <w15:docId w15:val="{4F9F0F30-6ACC-43A0-A8B7-EC63BB4102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5110"/>
    <w:pPr>
      <w:spacing w:line="256" w:lineRule="auto"/>
    </w:pPr>
    <w:rPr>
      <w:kern w:val="0"/>
      <w:szCs w:val="28"/>
      <w:lang w:bidi="th-TH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A05110"/>
    <w:rPr>
      <w:color w:val="0000FF"/>
      <w:u w:val="single"/>
    </w:rPr>
  </w:style>
  <w:style w:type="character" w:customStyle="1" w:styleId="ListParagraphChar">
    <w:name w:val="List Paragraph Char"/>
    <w:aliases w:val="Body of text Char,Colorful List - Accent 11 Char,List Paragraph1 Char,HEADING 1 Char,Medium Grid 1 - Accent 21 Char,Body of text+1 Char,Body of text+2 Char,Body of text+3 Char,List Paragraph11 Char,sub-section Char,Sub sub Char"/>
    <w:link w:val="ListParagraph"/>
    <w:uiPriority w:val="34"/>
    <w:qFormat/>
    <w:locked/>
    <w:rsid w:val="00A05110"/>
  </w:style>
  <w:style w:type="paragraph" w:styleId="ListParagraph">
    <w:name w:val="List Paragraph"/>
    <w:aliases w:val="Body of text,Colorful List - Accent 11,List Paragraph1,HEADING 1,Medium Grid 1 - Accent 21,Body of text+1,Body of text+2,Body of text+3,List Paragraph11,sub-section,dot points body text 12,Sub sub,rpp3,Body of textCxSp,soal jawab,kepala 1"/>
    <w:basedOn w:val="Normal"/>
    <w:link w:val="ListParagraphChar"/>
    <w:uiPriority w:val="34"/>
    <w:qFormat/>
    <w:rsid w:val="00A05110"/>
    <w:pPr>
      <w:ind w:left="720"/>
      <w:contextualSpacing/>
    </w:pPr>
    <w:rPr>
      <w:kern w:val="2"/>
      <w:szCs w:val="22"/>
      <w:lang w:bidi="ar-SA"/>
      <w14:ligatures w14:val="standardContextual"/>
    </w:rPr>
  </w:style>
  <w:style w:type="table" w:styleId="TableGrid">
    <w:name w:val="Table Grid"/>
    <w:basedOn w:val="TableNormal"/>
    <w:uiPriority w:val="39"/>
    <w:rsid w:val="00A05110"/>
    <w:pPr>
      <w:spacing w:after="0" w:line="240" w:lineRule="auto"/>
    </w:pPr>
    <w:rPr>
      <w:kern w:val="0"/>
      <w:lang w:val="en-US" w:bidi="th-TH"/>
      <w14:ligatures w14:val="none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75540"/>
    <w:pPr>
      <w:tabs>
        <w:tab w:val="center" w:pos="4513"/>
        <w:tab w:val="right" w:pos="9026"/>
      </w:tabs>
      <w:spacing w:after="0" w:line="240" w:lineRule="auto"/>
    </w:pPr>
    <w:rPr>
      <w:rFonts w:cs="Angsana New"/>
    </w:rPr>
  </w:style>
  <w:style w:type="character" w:customStyle="1" w:styleId="HeaderChar">
    <w:name w:val="Header Char"/>
    <w:basedOn w:val="DefaultParagraphFont"/>
    <w:link w:val="Header"/>
    <w:uiPriority w:val="99"/>
    <w:rsid w:val="00B75540"/>
    <w:rPr>
      <w:rFonts w:cs="Angsana New"/>
      <w:kern w:val="0"/>
      <w:szCs w:val="28"/>
      <w:lang w:bidi="th-TH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B75540"/>
    <w:pPr>
      <w:tabs>
        <w:tab w:val="center" w:pos="4513"/>
        <w:tab w:val="right" w:pos="9026"/>
      </w:tabs>
      <w:spacing w:after="0" w:line="240" w:lineRule="auto"/>
    </w:pPr>
    <w:rPr>
      <w:rFonts w:cs="Angsana New"/>
    </w:rPr>
  </w:style>
  <w:style w:type="character" w:customStyle="1" w:styleId="FooterChar">
    <w:name w:val="Footer Char"/>
    <w:basedOn w:val="DefaultParagraphFont"/>
    <w:link w:val="Footer"/>
    <w:uiPriority w:val="99"/>
    <w:rsid w:val="00B75540"/>
    <w:rPr>
      <w:rFonts w:cs="Angsana New"/>
      <w:kern w:val="0"/>
      <w:szCs w:val="28"/>
      <w:lang w:bidi="th-TH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3345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22373/bunayya.v7i2.10424" TargetMode="External"/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26" Type="http://schemas.openxmlformats.org/officeDocument/2006/relationships/image" Target="media/image14.jpeg"/><Relationship Id="rId3" Type="http://schemas.openxmlformats.org/officeDocument/2006/relationships/settings" Target="settings.xml"/><Relationship Id="rId21" Type="http://schemas.openxmlformats.org/officeDocument/2006/relationships/image" Target="media/image9.jpeg"/><Relationship Id="rId7" Type="http://schemas.openxmlformats.org/officeDocument/2006/relationships/hyperlink" Target="https://doi.org/10.1007/s11746-013-2330-4" TargetMode="External"/><Relationship Id="rId12" Type="http://schemas.openxmlformats.org/officeDocument/2006/relationships/footer" Target="footer2.xml"/><Relationship Id="rId17" Type="http://schemas.openxmlformats.org/officeDocument/2006/relationships/image" Target="media/image5.jpeg"/><Relationship Id="rId25" Type="http://schemas.openxmlformats.org/officeDocument/2006/relationships/image" Target="media/image13.jpeg"/><Relationship Id="rId2" Type="http://schemas.openxmlformats.org/officeDocument/2006/relationships/styles" Target="styles.xml"/><Relationship Id="rId16" Type="http://schemas.openxmlformats.org/officeDocument/2006/relationships/image" Target="media/image4.jpeg"/><Relationship Id="rId20" Type="http://schemas.openxmlformats.org/officeDocument/2006/relationships/image" Target="media/image8.jpeg"/><Relationship Id="rId29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24" Type="http://schemas.openxmlformats.org/officeDocument/2006/relationships/image" Target="media/image12.jpeg"/><Relationship Id="rId5" Type="http://schemas.openxmlformats.org/officeDocument/2006/relationships/footnotes" Target="footnotes.xml"/><Relationship Id="rId15" Type="http://schemas.openxmlformats.org/officeDocument/2006/relationships/image" Target="media/image3.jpeg"/><Relationship Id="rId23" Type="http://schemas.openxmlformats.org/officeDocument/2006/relationships/image" Target="media/image11.jpeg"/><Relationship Id="rId28" Type="http://schemas.openxmlformats.org/officeDocument/2006/relationships/image" Target="media/image16.jpeg"/><Relationship Id="rId10" Type="http://schemas.openxmlformats.org/officeDocument/2006/relationships/footer" Target="footer1.xml"/><Relationship Id="rId19" Type="http://schemas.openxmlformats.org/officeDocument/2006/relationships/image" Target="media/image7.jpeg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image" Target="media/image2.jpeg"/><Relationship Id="rId22" Type="http://schemas.openxmlformats.org/officeDocument/2006/relationships/image" Target="media/image10.jpeg"/><Relationship Id="rId27" Type="http://schemas.openxmlformats.org/officeDocument/2006/relationships/image" Target="media/image15.jpeg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7</Pages>
  <Words>2023</Words>
  <Characters>11533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bila Ayuningtias</dc:creator>
  <cp:keywords/>
  <dc:description/>
  <cp:lastModifiedBy>Nabila Ayuningtias</cp:lastModifiedBy>
  <cp:revision>2</cp:revision>
  <dcterms:created xsi:type="dcterms:W3CDTF">2023-08-18T04:32:00Z</dcterms:created>
  <dcterms:modified xsi:type="dcterms:W3CDTF">2023-08-18T05:11:00Z</dcterms:modified>
</cp:coreProperties>
</file>